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1F2B" w:rsidRPr="009D531E" w:rsidRDefault="00F90763" w:rsidP="00981F2B">
      <w:pPr>
        <w:autoSpaceDE w:val="0"/>
        <w:autoSpaceDN w:val="0"/>
        <w:adjustRightInd w:val="0"/>
        <w:jc w:val="center"/>
        <w:rPr>
          <w:b/>
          <w:bCs/>
          <w:i/>
        </w:rPr>
      </w:pPr>
      <w:r w:rsidRPr="009D531E">
        <w:rPr>
          <w:b/>
          <w:bCs/>
        </w:rPr>
        <w:t xml:space="preserve">SINTESIS DAN KEMAMPUAN SENYAWA CO-EEGDMA SEBAGAI </w:t>
      </w:r>
      <w:r w:rsidR="00841BC3" w:rsidRPr="009D531E">
        <w:rPr>
          <w:b/>
          <w:bCs/>
          <w:iCs/>
        </w:rPr>
        <w:t>SENYAWA PEMBAWA</w:t>
      </w:r>
      <w:r w:rsidR="00841BC3" w:rsidRPr="009D531E">
        <w:rPr>
          <w:b/>
          <w:bCs/>
          <w:i/>
          <w:iCs/>
        </w:rPr>
        <w:t xml:space="preserve"> </w:t>
      </w:r>
      <w:r w:rsidR="00841BC3" w:rsidRPr="009D531E">
        <w:rPr>
          <w:b/>
          <w:bCs/>
          <w:iCs/>
        </w:rPr>
        <w:t>PADA</w:t>
      </w:r>
      <w:r w:rsidR="00841BC3" w:rsidRPr="009D531E">
        <w:rPr>
          <w:b/>
          <w:bCs/>
          <w:i/>
          <w:iCs/>
        </w:rPr>
        <w:t xml:space="preserve"> </w:t>
      </w:r>
      <w:r w:rsidRPr="009D531E">
        <w:rPr>
          <w:b/>
          <w:bCs/>
        </w:rPr>
        <w:t>TRANSPOR FENOL MENGGUNAKAN METODE</w:t>
      </w:r>
      <w:r w:rsidR="00D70E6A" w:rsidRPr="009D531E">
        <w:rPr>
          <w:b/>
          <w:bCs/>
          <w:i/>
        </w:rPr>
        <w:t xml:space="preserve"> </w:t>
      </w:r>
    </w:p>
    <w:p w:rsidR="00F90763" w:rsidRPr="009D531E" w:rsidRDefault="00D70E6A" w:rsidP="00981F2B">
      <w:pPr>
        <w:autoSpaceDE w:val="0"/>
        <w:autoSpaceDN w:val="0"/>
        <w:adjustRightInd w:val="0"/>
        <w:jc w:val="center"/>
        <w:rPr>
          <w:b/>
          <w:bCs/>
        </w:rPr>
      </w:pPr>
      <w:r w:rsidRPr="009D531E">
        <w:rPr>
          <w:b/>
          <w:bCs/>
          <w:i/>
        </w:rPr>
        <w:t>POLYMER</w:t>
      </w:r>
      <w:r w:rsidR="00F90763" w:rsidRPr="009D531E">
        <w:rPr>
          <w:b/>
          <w:bCs/>
          <w:i/>
        </w:rPr>
        <w:t xml:space="preserve"> INCLUSION MEMBRANE</w:t>
      </w:r>
      <w:r w:rsidR="00981F2B" w:rsidRPr="009D531E">
        <w:rPr>
          <w:b/>
          <w:bCs/>
          <w:i/>
        </w:rPr>
        <w:t xml:space="preserve"> </w:t>
      </w:r>
      <w:r w:rsidR="00981F2B" w:rsidRPr="009D531E">
        <w:rPr>
          <w:b/>
          <w:bCs/>
        </w:rPr>
        <w:t>(PIM)</w:t>
      </w:r>
    </w:p>
    <w:p w:rsidR="00F90763" w:rsidRPr="009D531E" w:rsidRDefault="00F90763" w:rsidP="00F90763">
      <w:pPr>
        <w:rPr>
          <w:b/>
          <w:bCs/>
        </w:rPr>
      </w:pPr>
    </w:p>
    <w:p w:rsidR="00981F2B" w:rsidRPr="009D531E" w:rsidRDefault="00981F2B" w:rsidP="00981F2B">
      <w:pPr>
        <w:jc w:val="center"/>
        <w:rPr>
          <w:b/>
          <w:i/>
        </w:rPr>
      </w:pPr>
      <w:r w:rsidRPr="009D531E">
        <w:rPr>
          <w:b/>
          <w:bCs/>
          <w:i/>
        </w:rPr>
        <w:t>(</w:t>
      </w:r>
      <w:r w:rsidR="00F90763" w:rsidRPr="009D531E">
        <w:rPr>
          <w:b/>
          <w:bCs/>
          <w:i/>
        </w:rPr>
        <w:t>SYNTHESIS AND PERFORMANCE OF A NOVEL CO-EEGDMA AS CARRIER FOR THE TRANSPORT PHENOL</w:t>
      </w:r>
      <w:r w:rsidR="00F90763" w:rsidRPr="009D531E">
        <w:rPr>
          <w:b/>
          <w:i/>
        </w:rPr>
        <w:t xml:space="preserve"> BY </w:t>
      </w:r>
      <w:r w:rsidR="00D70E6A" w:rsidRPr="009D531E">
        <w:rPr>
          <w:b/>
          <w:i/>
        </w:rPr>
        <w:t xml:space="preserve">POLYMER </w:t>
      </w:r>
      <w:r w:rsidR="00F90763" w:rsidRPr="009D531E">
        <w:rPr>
          <w:b/>
          <w:i/>
        </w:rPr>
        <w:t xml:space="preserve">INCLUSION </w:t>
      </w:r>
    </w:p>
    <w:p w:rsidR="00F90763" w:rsidRPr="009D531E" w:rsidRDefault="00F90763" w:rsidP="00981F2B">
      <w:pPr>
        <w:jc w:val="center"/>
        <w:rPr>
          <w:b/>
          <w:i/>
        </w:rPr>
      </w:pPr>
      <w:r w:rsidRPr="009D531E">
        <w:rPr>
          <w:b/>
          <w:i/>
        </w:rPr>
        <w:t>MEMBRANE</w:t>
      </w:r>
      <w:r w:rsidR="00981F2B" w:rsidRPr="009D531E">
        <w:rPr>
          <w:b/>
          <w:i/>
        </w:rPr>
        <w:t xml:space="preserve"> (PIM))</w:t>
      </w:r>
    </w:p>
    <w:p w:rsidR="00F90763" w:rsidRPr="009D531E" w:rsidRDefault="00F90763" w:rsidP="00BE7C28">
      <w:pPr>
        <w:rPr>
          <w:b/>
          <w:i/>
          <w:sz w:val="20"/>
          <w:szCs w:val="20"/>
        </w:rPr>
      </w:pPr>
    </w:p>
    <w:p w:rsidR="00F90763" w:rsidRPr="009D531E" w:rsidRDefault="00F90763" w:rsidP="00981F2B">
      <w:pPr>
        <w:jc w:val="center"/>
        <w:rPr>
          <w:b/>
        </w:rPr>
      </w:pPr>
      <w:r w:rsidRPr="009D531E">
        <w:rPr>
          <w:b/>
        </w:rPr>
        <w:t>Agung Abadi Kiswandono</w:t>
      </w:r>
      <w:r w:rsidRPr="009D531E">
        <w:rPr>
          <w:b/>
          <w:vertAlign w:val="superscript"/>
        </w:rPr>
        <w:t>1,*</w:t>
      </w:r>
      <w:r w:rsidRPr="009D531E">
        <w:rPr>
          <w:b/>
        </w:rPr>
        <w:t>, Supriyanto</w:t>
      </w:r>
      <w:r w:rsidRPr="009D531E">
        <w:rPr>
          <w:b/>
          <w:vertAlign w:val="superscript"/>
        </w:rPr>
        <w:t>1</w:t>
      </w:r>
      <w:r w:rsidRPr="009D531E">
        <w:rPr>
          <w:b/>
        </w:rPr>
        <w:t>, Aang Nuryaman</w:t>
      </w:r>
      <w:r w:rsidRPr="009D531E">
        <w:rPr>
          <w:b/>
          <w:vertAlign w:val="superscript"/>
        </w:rPr>
        <w:t>2</w:t>
      </w:r>
      <w:r w:rsidRPr="009D531E">
        <w:rPr>
          <w:b/>
        </w:rPr>
        <w:t xml:space="preserve">, </w:t>
      </w:r>
      <w:proofErr w:type="gramStart"/>
      <w:r w:rsidRPr="009D531E">
        <w:rPr>
          <w:b/>
        </w:rPr>
        <w:t>Dwi</w:t>
      </w:r>
      <w:proofErr w:type="gramEnd"/>
      <w:r w:rsidRPr="009D531E">
        <w:rPr>
          <w:b/>
        </w:rPr>
        <w:t xml:space="preserve"> Siswanta</w:t>
      </w:r>
      <w:r w:rsidRPr="009D531E">
        <w:rPr>
          <w:b/>
          <w:vertAlign w:val="superscript"/>
        </w:rPr>
        <w:t>3</w:t>
      </w:r>
      <w:r w:rsidRPr="009D531E">
        <w:rPr>
          <w:b/>
        </w:rPr>
        <w:t>, Nurul Hidayat Aprilita</w:t>
      </w:r>
      <w:r w:rsidRPr="009D531E">
        <w:rPr>
          <w:b/>
          <w:vertAlign w:val="superscript"/>
        </w:rPr>
        <w:t>3</w:t>
      </w:r>
      <w:r w:rsidRPr="009D531E">
        <w:rPr>
          <w:b/>
        </w:rPr>
        <w:t>, Sri Juari Santosa</w:t>
      </w:r>
      <w:r w:rsidRPr="009D531E">
        <w:rPr>
          <w:b/>
          <w:vertAlign w:val="superscript"/>
        </w:rPr>
        <w:t>3</w:t>
      </w:r>
      <w:r w:rsidRPr="009D531E">
        <w:rPr>
          <w:b/>
        </w:rPr>
        <w:t>,</w:t>
      </w:r>
    </w:p>
    <w:p w:rsidR="00F90763" w:rsidRPr="009D531E" w:rsidRDefault="00F90763" w:rsidP="00F90763">
      <w:pPr>
        <w:jc w:val="center"/>
        <w:rPr>
          <w:b/>
          <w:bCs/>
          <w:lang w:eastAsia="ja-JP"/>
        </w:rPr>
      </w:pPr>
    </w:p>
    <w:p w:rsidR="00F90763" w:rsidRPr="009D531E" w:rsidRDefault="00F90763" w:rsidP="00F90763">
      <w:pPr>
        <w:rPr>
          <w:iCs/>
          <w:sz w:val="20"/>
          <w:szCs w:val="20"/>
        </w:rPr>
      </w:pPr>
      <w:r w:rsidRPr="009D531E">
        <w:rPr>
          <w:sz w:val="20"/>
          <w:szCs w:val="20"/>
          <w:vertAlign w:val="superscript"/>
          <w:lang w:val="de-DE"/>
        </w:rPr>
        <w:t>1</w:t>
      </w:r>
      <w:r w:rsidRPr="009D531E">
        <w:rPr>
          <w:sz w:val="20"/>
          <w:szCs w:val="20"/>
        </w:rPr>
        <w:t>Department of Chemistry</w:t>
      </w:r>
      <w:r w:rsidRPr="009D531E">
        <w:rPr>
          <w:sz w:val="20"/>
          <w:szCs w:val="20"/>
          <w:lang w:val="de-DE"/>
        </w:rPr>
        <w:t xml:space="preserve">, </w:t>
      </w:r>
      <w:r w:rsidRPr="009D531E">
        <w:rPr>
          <w:sz w:val="20"/>
          <w:szCs w:val="20"/>
        </w:rPr>
        <w:t xml:space="preserve">Faculty of Mathematics and Natural Sciences, University of Lampung, Indonesia </w:t>
      </w:r>
    </w:p>
    <w:p w:rsidR="00F90763" w:rsidRPr="009D531E" w:rsidRDefault="00F90763" w:rsidP="00F90763">
      <w:pPr>
        <w:rPr>
          <w:sz w:val="20"/>
          <w:szCs w:val="20"/>
        </w:rPr>
      </w:pPr>
      <w:r w:rsidRPr="009D531E">
        <w:rPr>
          <w:sz w:val="20"/>
          <w:szCs w:val="20"/>
          <w:vertAlign w:val="superscript"/>
          <w:lang w:val="de-DE"/>
        </w:rPr>
        <w:t>2</w:t>
      </w:r>
      <w:r w:rsidRPr="009D531E">
        <w:rPr>
          <w:sz w:val="20"/>
          <w:szCs w:val="20"/>
        </w:rPr>
        <w:t>Department of Mathematics</w:t>
      </w:r>
      <w:r w:rsidRPr="009D531E">
        <w:rPr>
          <w:sz w:val="20"/>
          <w:szCs w:val="20"/>
          <w:lang w:val="de-DE"/>
        </w:rPr>
        <w:t xml:space="preserve">, </w:t>
      </w:r>
      <w:r w:rsidRPr="009D531E">
        <w:rPr>
          <w:sz w:val="20"/>
          <w:szCs w:val="20"/>
        </w:rPr>
        <w:t xml:space="preserve">Faculty of Mathematics and Natural Sciences, University of Lampung,   </w:t>
      </w:r>
    </w:p>
    <w:p w:rsidR="00F90763" w:rsidRPr="009D531E" w:rsidRDefault="00F90763" w:rsidP="00F90763">
      <w:pPr>
        <w:rPr>
          <w:iCs/>
          <w:sz w:val="20"/>
          <w:szCs w:val="20"/>
        </w:rPr>
      </w:pPr>
      <w:r w:rsidRPr="009D531E">
        <w:rPr>
          <w:sz w:val="20"/>
          <w:szCs w:val="20"/>
        </w:rPr>
        <w:t xml:space="preserve">  Indonesia </w:t>
      </w:r>
    </w:p>
    <w:p w:rsidR="00F90763" w:rsidRPr="009D531E" w:rsidRDefault="00F90763" w:rsidP="00F90763">
      <w:pPr>
        <w:rPr>
          <w:sz w:val="20"/>
          <w:szCs w:val="20"/>
        </w:rPr>
      </w:pPr>
      <w:r w:rsidRPr="009D531E">
        <w:rPr>
          <w:sz w:val="20"/>
          <w:szCs w:val="20"/>
          <w:vertAlign w:val="superscript"/>
        </w:rPr>
        <w:t xml:space="preserve">3 </w:t>
      </w:r>
      <w:r w:rsidRPr="009D531E">
        <w:rPr>
          <w:sz w:val="20"/>
          <w:szCs w:val="20"/>
        </w:rPr>
        <w:t xml:space="preserve">Department of Chemistry, Faculty of Mathematics and Natural Sciences, Universitas Gadjah Mada, </w:t>
      </w:r>
    </w:p>
    <w:p w:rsidR="00F90763" w:rsidRPr="009D531E" w:rsidRDefault="00F90763" w:rsidP="00F90763">
      <w:pPr>
        <w:rPr>
          <w:sz w:val="20"/>
          <w:szCs w:val="20"/>
          <w:lang w:eastAsia="ja-JP"/>
        </w:rPr>
      </w:pPr>
      <w:r w:rsidRPr="009D531E">
        <w:rPr>
          <w:sz w:val="20"/>
          <w:szCs w:val="20"/>
        </w:rPr>
        <w:t xml:space="preserve">  Sekip Utara, Yogyakarta, Indonesia, 55281</w:t>
      </w:r>
    </w:p>
    <w:p w:rsidR="00F90763" w:rsidRPr="009D531E" w:rsidRDefault="00F90763" w:rsidP="00F90763">
      <w:pPr>
        <w:spacing w:line="300" w:lineRule="exact"/>
        <w:rPr>
          <w:lang w:val="de-DE"/>
        </w:rPr>
      </w:pPr>
      <w:r w:rsidRPr="009D531E">
        <w:rPr>
          <w:lang w:val="de-DE"/>
        </w:rPr>
        <w:t>e-mail : agung.abadi@fmipa.unila.ac.id</w:t>
      </w:r>
    </w:p>
    <w:p w:rsidR="00F90763" w:rsidRPr="009D531E" w:rsidRDefault="00F90763">
      <w:pPr>
        <w:rPr>
          <w:sz w:val="22"/>
          <w:szCs w:val="22"/>
          <w:lang w:val="id-ID"/>
        </w:rPr>
      </w:pPr>
    </w:p>
    <w:p w:rsidR="00372F6A" w:rsidRPr="009D531E" w:rsidRDefault="00372F6A">
      <w:pPr>
        <w:rPr>
          <w:lang w:val="id-ID"/>
        </w:rPr>
      </w:pPr>
    </w:p>
    <w:p w:rsidR="000E4278" w:rsidRPr="009D531E" w:rsidRDefault="000E4278" w:rsidP="00981F2B">
      <w:pPr>
        <w:spacing w:after="120"/>
        <w:jc w:val="center"/>
        <w:rPr>
          <w:b/>
          <w:lang w:val="id-ID"/>
        </w:rPr>
      </w:pPr>
      <w:r w:rsidRPr="009D531E">
        <w:rPr>
          <w:b/>
          <w:lang w:val="id-ID"/>
        </w:rPr>
        <w:t>A</w:t>
      </w:r>
      <w:r w:rsidR="008B1526" w:rsidRPr="009D531E">
        <w:rPr>
          <w:b/>
          <w:lang w:val="id-ID"/>
        </w:rPr>
        <w:t>bstrak</w:t>
      </w:r>
    </w:p>
    <w:p w:rsidR="00372F6A" w:rsidRPr="009D531E" w:rsidRDefault="000D3552" w:rsidP="007E56DA">
      <w:pPr>
        <w:spacing w:line="360" w:lineRule="auto"/>
        <w:ind w:firstLine="720"/>
        <w:jc w:val="both"/>
        <w:rPr>
          <w:rStyle w:val="apple-style-span"/>
          <w:sz w:val="22"/>
          <w:szCs w:val="22"/>
          <w:shd w:val="clear" w:color="auto" w:fill="FFFFFF"/>
        </w:rPr>
      </w:pPr>
      <w:r w:rsidRPr="009D531E">
        <w:rPr>
          <w:rStyle w:val="apple-style-span"/>
          <w:sz w:val="22"/>
          <w:szCs w:val="22"/>
          <w:shd w:val="clear" w:color="auto" w:fill="FFFFFF"/>
        </w:rPr>
        <w:t xml:space="preserve">Polimer baru yang berfungsi sebagai senyawa pembawa, yakni kopoli (Eugenol-etilen glikol dimetakrilat, EGDMA) atau co-EEGDMA telah disintesis. Sintesis yang melibatkan antara eugenol dengan EGDMA sebagai agen sambung silang ini dilakukan dengan </w:t>
      </w:r>
      <w:proofErr w:type="gramStart"/>
      <w:r w:rsidRPr="009D531E">
        <w:rPr>
          <w:rStyle w:val="apple-style-span"/>
          <w:sz w:val="22"/>
          <w:szCs w:val="22"/>
          <w:shd w:val="clear" w:color="auto" w:fill="FFFFFF"/>
        </w:rPr>
        <w:t>cara</w:t>
      </w:r>
      <w:proofErr w:type="gramEnd"/>
      <w:r w:rsidRPr="009D531E">
        <w:rPr>
          <w:rStyle w:val="apple-style-span"/>
          <w:sz w:val="22"/>
          <w:szCs w:val="22"/>
          <w:shd w:val="clear" w:color="auto" w:fill="FFFFFF"/>
        </w:rPr>
        <w:t xml:space="preserve"> polimerisasi menggunakan katalis boron triflouro dietil eter. Polimer hasil sintesis ini kemudian dikarakterisasi menggunakan FTIR, SEM dan H-NMR. Co-EEGDMA bersama dengan dua senyawa lainnya, yaitu pol</w:t>
      </w:r>
      <w:r w:rsidR="00D70E6A" w:rsidRPr="009D531E">
        <w:rPr>
          <w:rStyle w:val="apple-style-span"/>
          <w:sz w:val="22"/>
          <w:szCs w:val="22"/>
          <w:shd w:val="clear" w:color="auto" w:fill="FFFFFF"/>
        </w:rPr>
        <w:t>i</w:t>
      </w:r>
      <w:r w:rsidRPr="009D531E">
        <w:rPr>
          <w:rStyle w:val="apple-style-span"/>
          <w:sz w:val="22"/>
          <w:szCs w:val="22"/>
          <w:shd w:val="clear" w:color="auto" w:fill="FFFFFF"/>
        </w:rPr>
        <w:t xml:space="preserve">vinil klorida (PVC) dan dibenzil eter (DBE) </w:t>
      </w:r>
      <w:r w:rsidR="00B3255B" w:rsidRPr="009D531E">
        <w:rPr>
          <w:rStyle w:val="apple-style-span"/>
          <w:sz w:val="22"/>
          <w:szCs w:val="22"/>
          <w:shd w:val="clear" w:color="auto" w:fill="FFFFFF"/>
        </w:rPr>
        <w:t xml:space="preserve">yang </w:t>
      </w:r>
      <w:r w:rsidRPr="009D531E">
        <w:rPr>
          <w:rStyle w:val="apple-style-span"/>
          <w:sz w:val="22"/>
          <w:szCs w:val="22"/>
          <w:shd w:val="clear" w:color="auto" w:fill="FFFFFF"/>
        </w:rPr>
        <w:t xml:space="preserve">merupakan komponen dalam pembuatan membran selanjutnya di uji kemampuannya </w:t>
      </w:r>
      <w:r w:rsidR="00B3255B" w:rsidRPr="009D531E">
        <w:rPr>
          <w:rStyle w:val="apple-style-span"/>
          <w:sz w:val="22"/>
          <w:szCs w:val="22"/>
          <w:shd w:val="clear" w:color="auto" w:fill="FFFFFF"/>
        </w:rPr>
        <w:t xml:space="preserve">yang digunakan untuk </w:t>
      </w:r>
      <w:r w:rsidRPr="009D531E">
        <w:rPr>
          <w:rStyle w:val="apple-style-span"/>
          <w:sz w:val="22"/>
          <w:szCs w:val="22"/>
          <w:shd w:val="clear" w:color="auto" w:fill="FFFFFF"/>
        </w:rPr>
        <w:t xml:space="preserve">transpor fenol menggunakan metode </w:t>
      </w:r>
      <w:r w:rsidRPr="009D531E">
        <w:rPr>
          <w:rStyle w:val="apple-style-span"/>
          <w:i/>
          <w:sz w:val="22"/>
          <w:szCs w:val="22"/>
          <w:shd w:val="clear" w:color="auto" w:fill="FFFFFF"/>
        </w:rPr>
        <w:t>polymer inclusion membrane</w:t>
      </w:r>
      <w:r w:rsidRPr="009D531E">
        <w:rPr>
          <w:rStyle w:val="apple-style-span"/>
          <w:sz w:val="22"/>
          <w:szCs w:val="22"/>
          <w:shd w:val="clear" w:color="auto" w:fill="FFFFFF"/>
        </w:rPr>
        <w:t xml:space="preserve"> (PIM). Hasil karakterisasi terhadap co-EEGDMA menunjukkan bahwa polimerisasi eugenol dengan agen penyambung silang EGDMA telah berhasil disintesis. Hasil penelitian juga menunjukkan bahwa membran yang mengandung senyawa baru tersebut mampu digunakan untuk</w:t>
      </w:r>
      <w:r w:rsidR="00B3255B" w:rsidRPr="009D531E">
        <w:rPr>
          <w:rStyle w:val="apple-style-span"/>
          <w:sz w:val="22"/>
          <w:szCs w:val="22"/>
          <w:shd w:val="clear" w:color="auto" w:fill="FFFFFF"/>
        </w:rPr>
        <w:t xml:space="preserve"> transpor fenol secara berulang.</w:t>
      </w:r>
    </w:p>
    <w:p w:rsidR="000D3552" w:rsidRPr="009D531E" w:rsidRDefault="00372F6A" w:rsidP="007E56DA">
      <w:pPr>
        <w:autoSpaceDE w:val="0"/>
        <w:autoSpaceDN w:val="0"/>
        <w:adjustRightInd w:val="0"/>
        <w:spacing w:line="360" w:lineRule="auto"/>
        <w:jc w:val="both"/>
        <w:rPr>
          <w:rStyle w:val="apple-style-span"/>
          <w:shd w:val="clear" w:color="auto" w:fill="FFFFFF"/>
        </w:rPr>
      </w:pPr>
      <w:r w:rsidRPr="009D531E">
        <w:rPr>
          <w:b/>
          <w:lang w:val="id-ID"/>
        </w:rPr>
        <w:t>Kata kunci</w:t>
      </w:r>
      <w:r w:rsidRPr="009D531E">
        <w:rPr>
          <w:lang w:val="id-ID"/>
        </w:rPr>
        <w:t xml:space="preserve">: </w:t>
      </w:r>
      <w:r w:rsidR="000D3552" w:rsidRPr="009D531E">
        <w:rPr>
          <w:rStyle w:val="apple-style-span"/>
          <w:shd w:val="clear" w:color="auto" w:fill="FFFFFF"/>
        </w:rPr>
        <w:t>co- EEGDMA, DBE, eugenol, PIM, PVC</w:t>
      </w:r>
    </w:p>
    <w:p w:rsidR="006507CE" w:rsidRPr="009D531E" w:rsidRDefault="006507CE" w:rsidP="00372F6A">
      <w:pPr>
        <w:rPr>
          <w:lang w:val="id-ID"/>
        </w:rPr>
      </w:pPr>
    </w:p>
    <w:p w:rsidR="006507CE" w:rsidRPr="009D531E" w:rsidRDefault="006507CE" w:rsidP="00372F6A">
      <w:pPr>
        <w:rPr>
          <w:lang w:val="id-ID"/>
        </w:rPr>
      </w:pPr>
    </w:p>
    <w:p w:rsidR="00633B54" w:rsidRPr="009D531E" w:rsidRDefault="00633B54" w:rsidP="00372F6A">
      <w:pPr>
        <w:rPr>
          <w:b/>
          <w:caps/>
          <w:lang w:val="id-ID"/>
        </w:rPr>
        <w:sectPr w:rsidR="00633B54" w:rsidRPr="009D531E" w:rsidSect="00790388">
          <w:headerReference w:type="default" r:id="rId8"/>
          <w:headerReference w:type="first" r:id="rId9"/>
          <w:pgSz w:w="11907" w:h="16840" w:code="9"/>
          <w:pgMar w:top="1418" w:right="1418" w:bottom="1418" w:left="1701" w:header="680" w:footer="680" w:gutter="0"/>
          <w:cols w:space="720"/>
          <w:docGrid w:linePitch="360"/>
        </w:sectPr>
      </w:pPr>
    </w:p>
    <w:p w:rsidR="00C213DE" w:rsidRPr="009D531E" w:rsidRDefault="00C213DE" w:rsidP="00A870CA">
      <w:pPr>
        <w:spacing w:line="276" w:lineRule="auto"/>
        <w:rPr>
          <w:b/>
          <w:caps/>
          <w:lang w:val="id-ID"/>
        </w:rPr>
      </w:pPr>
      <w:r w:rsidRPr="009D531E">
        <w:rPr>
          <w:b/>
          <w:caps/>
          <w:lang w:val="id-ID"/>
        </w:rPr>
        <w:t>Pendahuluan</w:t>
      </w:r>
    </w:p>
    <w:p w:rsidR="000D3552" w:rsidRPr="009D531E" w:rsidRDefault="000D3552" w:rsidP="007E56DA">
      <w:pPr>
        <w:autoSpaceDE w:val="0"/>
        <w:autoSpaceDN w:val="0"/>
        <w:adjustRightInd w:val="0"/>
        <w:spacing w:line="360" w:lineRule="auto"/>
        <w:ind w:firstLine="547"/>
        <w:jc w:val="both"/>
        <w:rPr>
          <w:rStyle w:val="longtext"/>
          <w:shd w:val="clear" w:color="auto" w:fill="FFFFFF"/>
        </w:rPr>
      </w:pPr>
      <w:r w:rsidRPr="009D531E">
        <w:t xml:space="preserve">Fenol merupakan polutan organik dan salah satu komponen dalam air limbah yang sangat berbahaya, karena sifatnya beracun dan korosif terhadap kulit serta karsinogenik. </w:t>
      </w:r>
      <w:r w:rsidRPr="009D531E">
        <w:rPr>
          <w:rStyle w:val="longtext"/>
          <w:shd w:val="clear" w:color="auto" w:fill="FFFFFF"/>
        </w:rPr>
        <w:t>Penyelamatan lingkungan dari limbah fenol dapat dilakukan dengan berbagai metode dan te</w:t>
      </w:r>
      <w:r w:rsidR="00B3255B" w:rsidRPr="009D531E">
        <w:rPr>
          <w:rStyle w:val="longtext"/>
          <w:shd w:val="clear" w:color="auto" w:fill="FFFFFF"/>
        </w:rPr>
        <w:t>k</w:t>
      </w:r>
      <w:r w:rsidRPr="009D531E">
        <w:rPr>
          <w:rStyle w:val="longtext"/>
          <w:shd w:val="clear" w:color="auto" w:fill="FFFFFF"/>
        </w:rPr>
        <w:t xml:space="preserve">nologi, </w:t>
      </w:r>
      <w:r w:rsidRPr="009D531E">
        <w:rPr>
          <w:lang w:val="id-ID"/>
        </w:rPr>
        <w:t xml:space="preserve">seperti </w:t>
      </w:r>
      <w:r w:rsidRPr="009D531E">
        <w:rPr>
          <w:lang w:val="pl-PL"/>
        </w:rPr>
        <w:t>adsorpsi</w:t>
      </w:r>
      <w:r w:rsidRPr="009D531E">
        <w:rPr>
          <w:lang w:val="id-ID"/>
        </w:rPr>
        <w:t xml:space="preserve"> (Senturk </w:t>
      </w:r>
      <w:r w:rsidRPr="009D531E">
        <w:rPr>
          <w:i/>
          <w:lang w:val="id-ID"/>
        </w:rPr>
        <w:t xml:space="preserve">et.al., </w:t>
      </w:r>
      <w:r w:rsidRPr="009D531E">
        <w:rPr>
          <w:lang w:val="id-ID"/>
        </w:rPr>
        <w:t>2009,</w:t>
      </w:r>
      <w:r w:rsidRPr="009D531E">
        <w:t xml:space="preserve"> </w:t>
      </w:r>
      <w:r w:rsidRPr="009D531E">
        <w:rPr>
          <w:lang w:val="id-ID"/>
        </w:rPr>
        <w:t xml:space="preserve">Malusis </w:t>
      </w:r>
      <w:r w:rsidRPr="009D531E">
        <w:rPr>
          <w:i/>
          <w:lang w:val="id-ID"/>
        </w:rPr>
        <w:t>et.al.</w:t>
      </w:r>
      <w:r w:rsidRPr="009D531E">
        <w:rPr>
          <w:lang w:val="id-ID"/>
        </w:rPr>
        <w:t>, 2010,</w:t>
      </w:r>
      <w:r w:rsidRPr="009D531E">
        <w:rPr>
          <w:lang w:val="pl-PL"/>
        </w:rPr>
        <w:t xml:space="preserve"> </w:t>
      </w:r>
      <w:r w:rsidRPr="009D531E">
        <w:rPr>
          <w:lang w:val="id-ID"/>
        </w:rPr>
        <w:t>Tseng</w:t>
      </w:r>
      <w:r w:rsidRPr="009D531E">
        <w:rPr>
          <w:lang w:val="pl-PL"/>
        </w:rPr>
        <w:t xml:space="preserve"> </w:t>
      </w:r>
      <w:r w:rsidRPr="009D531E">
        <w:rPr>
          <w:i/>
          <w:lang w:val="pl-PL"/>
        </w:rPr>
        <w:t xml:space="preserve">et al. </w:t>
      </w:r>
      <w:r w:rsidRPr="009D531E">
        <w:rPr>
          <w:lang w:val="pl-PL"/>
        </w:rPr>
        <w:t>20</w:t>
      </w:r>
      <w:r w:rsidRPr="009D531E">
        <w:rPr>
          <w:lang w:val="id-ID"/>
        </w:rPr>
        <w:t>1</w:t>
      </w:r>
      <w:r w:rsidRPr="009D531E">
        <w:rPr>
          <w:lang w:val="pl-PL"/>
        </w:rPr>
        <w:t xml:space="preserve">0 </w:t>
      </w:r>
      <w:r w:rsidRPr="009D531E">
        <w:rPr>
          <w:lang w:val="id-ID"/>
        </w:rPr>
        <w:t>dan B</w:t>
      </w:r>
      <w:r w:rsidR="00ED497E" w:rsidRPr="009D531E">
        <w:t>a</w:t>
      </w:r>
      <w:r w:rsidRPr="009D531E">
        <w:rPr>
          <w:lang w:val="id-ID"/>
        </w:rPr>
        <w:t xml:space="preserve">ker </w:t>
      </w:r>
      <w:r w:rsidRPr="009D531E">
        <w:rPr>
          <w:i/>
          <w:lang w:val="id-ID"/>
        </w:rPr>
        <w:t xml:space="preserve">et.al </w:t>
      </w:r>
      <w:r w:rsidRPr="009D531E">
        <w:rPr>
          <w:lang w:val="id-ID"/>
        </w:rPr>
        <w:t>(20</w:t>
      </w:r>
      <w:r w:rsidR="00ED497E" w:rsidRPr="009D531E">
        <w:t>0</w:t>
      </w:r>
      <w:r w:rsidR="00B3255B" w:rsidRPr="009D531E">
        <w:rPr>
          <w:lang w:val="id-ID"/>
        </w:rPr>
        <w:t xml:space="preserve">0), </w:t>
      </w:r>
      <w:r w:rsidRPr="009D531E">
        <w:t xml:space="preserve">teknik ozonasi (Mozdehvari </w:t>
      </w:r>
      <w:r w:rsidRPr="009D531E">
        <w:rPr>
          <w:i/>
        </w:rPr>
        <w:t>et al.,</w:t>
      </w:r>
      <w:r w:rsidRPr="009D531E">
        <w:t xml:space="preserve"> 2009)</w:t>
      </w:r>
      <w:r w:rsidRPr="009D531E">
        <w:rPr>
          <w:lang w:val="id-ID"/>
        </w:rPr>
        <w:t xml:space="preserve"> </w:t>
      </w:r>
      <w:r w:rsidR="00B3255B" w:rsidRPr="009D531E">
        <w:t>dan</w:t>
      </w:r>
      <w:r w:rsidRPr="009D531E">
        <w:rPr>
          <w:lang w:val="id-ID"/>
        </w:rPr>
        <w:t xml:space="preserve"> </w:t>
      </w:r>
      <w:r w:rsidRPr="009D531E">
        <w:t xml:space="preserve">penggunaan campuran oksida Ce-Zr sebagai katalis pada </w:t>
      </w:r>
      <w:r w:rsidRPr="009D531E">
        <w:rPr>
          <w:i/>
        </w:rPr>
        <w:t>wet oxidation catalitic</w:t>
      </w:r>
      <w:r w:rsidRPr="009D531E">
        <w:t xml:space="preserve"> (WOC) fenol (Delgado </w:t>
      </w:r>
      <w:r w:rsidRPr="009D531E">
        <w:rPr>
          <w:i/>
        </w:rPr>
        <w:t>et</w:t>
      </w:r>
      <w:r w:rsidRPr="009D531E">
        <w:rPr>
          <w:i/>
          <w:lang w:val="id-ID"/>
        </w:rPr>
        <w:t xml:space="preserve"> </w:t>
      </w:r>
      <w:r w:rsidRPr="009D531E">
        <w:rPr>
          <w:i/>
        </w:rPr>
        <w:t>al.</w:t>
      </w:r>
      <w:r w:rsidRPr="009D531E">
        <w:t xml:space="preserve">, 2012) </w:t>
      </w:r>
      <w:r w:rsidR="00B3255B" w:rsidRPr="009D531E">
        <w:t>serta</w:t>
      </w:r>
      <w:r w:rsidRPr="009D531E">
        <w:t xml:space="preserve"> </w:t>
      </w:r>
      <w:r w:rsidRPr="009D531E">
        <w:rPr>
          <w:lang w:val="id-ID"/>
        </w:rPr>
        <w:t xml:space="preserve">metode membran cair (Huidong </w:t>
      </w:r>
      <w:r w:rsidRPr="009D531E">
        <w:rPr>
          <w:i/>
          <w:lang w:val="id-ID"/>
        </w:rPr>
        <w:t xml:space="preserve">et al., </w:t>
      </w:r>
      <w:r w:rsidRPr="009D531E">
        <w:rPr>
          <w:lang w:val="id-ID"/>
        </w:rPr>
        <w:t>2009 dan</w:t>
      </w:r>
      <w:r w:rsidRPr="009D531E">
        <w:t xml:space="preserve"> Zidi </w:t>
      </w:r>
      <w:r w:rsidRPr="009D531E">
        <w:rPr>
          <w:i/>
        </w:rPr>
        <w:t>et al.,</w:t>
      </w:r>
      <w:r w:rsidRPr="009D531E">
        <w:t xml:space="preserve"> 201</w:t>
      </w:r>
      <w:r w:rsidR="00ED497E" w:rsidRPr="009D531E">
        <w:t>0</w:t>
      </w:r>
      <w:r w:rsidRPr="009D531E">
        <w:rPr>
          <w:lang w:val="id-ID"/>
        </w:rPr>
        <w:t>)</w:t>
      </w:r>
      <w:r w:rsidRPr="009D531E">
        <w:t xml:space="preserve">. </w:t>
      </w:r>
      <w:r w:rsidRPr="009D531E">
        <w:rPr>
          <w:rStyle w:val="longtext"/>
          <w:shd w:val="clear" w:color="auto" w:fill="FFFFFF"/>
        </w:rPr>
        <w:t xml:space="preserve">Khusus untuk metode membran cair, </w:t>
      </w:r>
      <w:r w:rsidRPr="009D531E">
        <w:rPr>
          <w:rStyle w:val="longtext"/>
          <w:shd w:val="clear" w:color="auto" w:fill="FFFFFF"/>
        </w:rPr>
        <w:lastRenderedPageBreak/>
        <w:t xml:space="preserve">teknik pemisahan selalu melibatkan senyawa pembawa sebagai senyawa yang dapat memfasilitasi senyawa target, baik untuk pemisahan logam </w:t>
      </w:r>
      <w:r w:rsidRPr="009D531E">
        <w:rPr>
          <w:rStyle w:val="longtext"/>
          <w:shd w:val="clear" w:color="auto" w:fill="FFFFFF"/>
        </w:rPr>
        <w:fldChar w:fldCharType="begin" w:fldLock="1"/>
      </w:r>
      <w:r w:rsidRPr="009D531E">
        <w:rPr>
          <w:rStyle w:val="longtext"/>
          <w:shd w:val="clear" w:color="auto" w:fill="FFFFFF"/>
        </w:rPr>
        <w:instrText>ADDIN CSL_CITATION { "citationItems" : [ { "id" : "ITEM-1", "itemData" : { "DOI" : "10.1016/j.memsci.2012.02.050", "ISBN" : "0376-7388", "ISSN" : "03767388", "abstract" : "Transport of cesium across polymer inclusion membrane (PIM) containing calix[4]-bis-2,3-naptho-crown-6 (CNC) was investigated using acidic feed conditions. The PIMs were prepared using cellulose triacetate (CTA) as the polymer, 2-nitrophenyloctyl ether (NPOE) as the plasticizer and CNC as the carrier extractant. The studies included effects of nature of plasticizer, plasticizer concentration, CNC concentration, CTA fraction, feed acidity, and cesium concentration. Optimized membrane composition was found to be 33% CTA, 5% CNC and 62% NPOE which could result in ca. 85% Cs transport in 24. h. While significant Cs transport was seen with NPOE and TBP as the plasticizer, nearly no transport was noticed with TEHP (. tris-2-ethylhexyl phosphate) and di-. n-octyl phthalate (DOP). The transport behavior of Cs(I) was correlated with membrane morphology using Transmission Infrared Mapping Microspectroscopy (TIMM) plots and AFM profiles. Selectivity studies were also carried out which were found to be quite encouraging. A mathematical model was developed to simulate the transport process of Cs(I) ion from feed side to the strip side. ?? 2012 Elsevier B.V.", "author" : [ { "dropping-particle" : "", "family" : "Raut", "given" : "D. R.", "non-dropping-particle" : "", "parse-names" : false, "suffix" : "" }, { "dropping-particle" : "", "family" : "Kandwal", "given" : "P.", "non-dropping-particle" : "", "parse-names" : false, "suffix" : "" }, { "dropping-particle" : "", "family" : "Rebello", "given" : "G.", "non-dropping-particle" : "", "parse-names" : false, "suffix" : "" }, { "dropping-particle" : "", "family" : "Mohapatra", "given" : "P. K.", "non-dropping-particle" : "", "parse-names" : false, "suffix" : "" } ], "container-title" : "Journal of Membrane Science", "id" : "ITEM-1", "issued" : { "date-parts" : [ [ "2012" ] ] }, "title" : "Evaluation of polymer inclusion membranes containing calix[4]-bis-2,3-naptho-crown-6 for Cs recovery from acidic feeds: Transport behavior, morphology and modeling studies", "type" : "article-journal" }, "uris" : [ "http://www.mendeley.com/documents/?uuid=7ba2451b-0b1c-350b-bac3-d8251ce0a881" ] } ], "mendeley" : { "formattedCitation" : "(Raut et al. 2012)", "plainTextFormattedCitation" : "(Raut et al. 2012)", "previouslyFormattedCitation" : "(Raut et al. 2012)" }, "properties" : { "noteIndex" : 0 }, "schema" : "https://github.com/citation-style-language/schema/raw/master/csl-citation.json" }</w:instrText>
      </w:r>
      <w:r w:rsidRPr="009D531E">
        <w:rPr>
          <w:rStyle w:val="longtext"/>
          <w:shd w:val="clear" w:color="auto" w:fill="FFFFFF"/>
        </w:rPr>
        <w:fldChar w:fldCharType="separate"/>
      </w:r>
      <w:r w:rsidRPr="009D531E">
        <w:rPr>
          <w:rStyle w:val="longtext"/>
          <w:noProof/>
          <w:shd w:val="clear" w:color="auto" w:fill="FFFFFF"/>
        </w:rPr>
        <w:t xml:space="preserve">(Raut </w:t>
      </w:r>
      <w:r w:rsidRPr="009D531E">
        <w:rPr>
          <w:rStyle w:val="longtext"/>
          <w:i/>
          <w:noProof/>
          <w:shd w:val="clear" w:color="auto" w:fill="FFFFFF"/>
        </w:rPr>
        <w:t>et al</w:t>
      </w:r>
      <w:r w:rsidRPr="009D531E">
        <w:rPr>
          <w:rStyle w:val="longtext"/>
          <w:noProof/>
          <w:shd w:val="clear" w:color="auto" w:fill="FFFFFF"/>
        </w:rPr>
        <w:t>. 2012)</w:t>
      </w:r>
      <w:r w:rsidRPr="009D531E">
        <w:rPr>
          <w:rStyle w:val="longtext"/>
          <w:shd w:val="clear" w:color="auto" w:fill="FFFFFF"/>
        </w:rPr>
        <w:fldChar w:fldCharType="end"/>
      </w:r>
      <w:r w:rsidRPr="009D531E">
        <w:rPr>
          <w:rStyle w:val="longtext"/>
          <w:shd w:val="clear" w:color="auto" w:fill="FFFFFF"/>
        </w:rPr>
        <w:t xml:space="preserve">, </w:t>
      </w:r>
      <w:r w:rsidRPr="009D531E">
        <w:rPr>
          <w:rStyle w:val="longtext"/>
          <w:shd w:val="clear" w:color="auto" w:fill="FFFFFF"/>
        </w:rPr>
        <w:fldChar w:fldCharType="begin" w:fldLock="1"/>
      </w:r>
      <w:r w:rsidRPr="009D531E">
        <w:rPr>
          <w:rStyle w:val="longtext"/>
          <w:shd w:val="clear" w:color="auto" w:fill="FFFFFF"/>
        </w:rPr>
        <w:instrText>ADDIN CSL_CITATION { "citationItems" : [ { "id" : "ITEM-1", "itemData" : { "DOI" : "10.1016/j.memsci.2011.08.068", "ISBN" : "0376-7388", "ISSN" : "03767388", "abstract" : "Transport studies for the recovery of cesium from pressurized heavy water reactor (PHWR) simulated high level waste (SHLW) were attempted by hollow fiber supported liquid membrane (HFSLM) technique using calix[4]arene-bis-2,3-naphthocrown-6 as the carrier ligand. Aqueous mass transfer coefficient of cesium in the feed solution was determined experimentally, which was found to be in good agreement with the theoretically predicted value obtained from assumed mass transfer models. The aqueous mass transfer coefficient increased continuously with the flow rate. The membrane mass transfer coefficient was found to be the rate controlling step in the transport process of cesium. The transport rate of cesium increased with increased ligand concentration. Quantitative (&gt;99.9%) transport of cesium was obtained at tracer concentration in feed solution in 6. h. However, only about 88% transport of cesium was possible in 12. h from SHLW which contained ???0.3. g/L Cs, due to increased strip phase acidity with time. Nevertheless, the complete recovery of cesium from SHLW was possible after neutralization of strip phase acidity with NaOH. Mathematical modeling of the transport data was also carried out for SHLW feeds. ?? 2011 Elsevier B.V.", "author" : [ { "dropping-particle" : "", "family" : "Kandwal", "given" : "P.", "non-dropping-particle" : "", "parse-names" : false, "suffix" : "" }, { "dropping-particle" : "", "family" : "Ansari", "given" : "S. a.", "non-dropping-particle" : "", "parse-names" : false, "suffix" : "" }, { "dropping-particle" : "", "family" : "Mohapatra", "given" : "P. K.", "non-dropping-particle" : "", "parse-names" : false, "suffix" : "" } ], "container-title" : "Journal of Membrane Science", "id" : "ITEM-1", "issue" : "1-2", "issued" : { "date-parts" : [ [ "2011" ] ] }, "page" : "37-43", "publisher" : "Elsevier B.V.", "title" : "Transport of cesium using hollow fiber supported liquid membrane containing calix[4]arene-bis(2,3-naphtho)crown-6 as the carrier extractant: Part II. Recovery from simulated high level waste and mass transfer modeling", "type" : "article-journal", "volume" : "384" }, "uris" : [ "http://www.mendeley.com/documents/?uuid=6a6ce9d0-450f-43f5-866f-dd1bc8d44e88" ] } ], "mendeley" : { "formattedCitation" : "(Kandwal et al. 2011)", "plainTextFormattedCitation" : "(Kandwal et al. 2011)", "previouslyFormattedCitation" : "(Kandwal et al. 2011)" }, "properties" : { "noteIndex" : 0 }, "schema" : "https://github.com/citation-style-language/schema/raw/master/csl-citation.json" }</w:instrText>
      </w:r>
      <w:r w:rsidRPr="009D531E">
        <w:rPr>
          <w:rStyle w:val="longtext"/>
          <w:shd w:val="clear" w:color="auto" w:fill="FFFFFF"/>
        </w:rPr>
        <w:fldChar w:fldCharType="separate"/>
      </w:r>
      <w:r w:rsidRPr="009D531E">
        <w:rPr>
          <w:rStyle w:val="longtext"/>
          <w:noProof/>
          <w:shd w:val="clear" w:color="auto" w:fill="FFFFFF"/>
        </w:rPr>
        <w:t>(Kandwal et al. 2011)</w:t>
      </w:r>
      <w:r w:rsidRPr="009D531E">
        <w:rPr>
          <w:rStyle w:val="longtext"/>
          <w:shd w:val="clear" w:color="auto" w:fill="FFFFFF"/>
        </w:rPr>
        <w:fldChar w:fldCharType="end"/>
      </w:r>
      <w:r w:rsidRPr="009D531E">
        <w:rPr>
          <w:rStyle w:val="longtext"/>
          <w:shd w:val="clear" w:color="auto" w:fill="FFFFFF"/>
        </w:rPr>
        <w:t xml:space="preserve"> ataupun senyawa organik </w:t>
      </w:r>
      <w:r w:rsidRPr="009D531E">
        <w:rPr>
          <w:rStyle w:val="longtext"/>
          <w:shd w:val="clear" w:color="auto" w:fill="FFFFFF"/>
        </w:rPr>
        <w:fldChar w:fldCharType="begin" w:fldLock="1"/>
      </w:r>
      <w:r w:rsidRPr="009D531E">
        <w:rPr>
          <w:rStyle w:val="longtext"/>
          <w:shd w:val="clear" w:color="auto" w:fill="FFFFFF"/>
        </w:rPr>
        <w:instrText>ADDIN CSL_CITATION { "citationItems" : [ { "id" : "ITEM-1", "itemData" : { "DOI" : "10.1016/j.memsci.2010.05.027", "ISSN" : "03767388", "abstract" : "In the present work, the extraction of phenol by liquid-liquid extraction procedure and by supported liquid membrane (SLM) system using tributyl phosphate (TBP) has been explored.Firstly, the liquid-liquid extraction of phenol with mixture of TBP and hexane, 2-octanol, or kerosene was investigated. The addition of TBP improves the extraction efficiency and more than 90% of phenol was extracted after only 3min of contact with tested mixtures. Secondly, taking into consideration the obtained results, the transport of phenol across a flat-sheet SLM (FSSLM) containing 20% (v/v) TBP in kerosene as liquid membrane phase was studied. Several operational variables such as TBP concentration, source solution pH, initial phenol concentration, stripping reagent (NaOH) concentration and polymeric support type were examined. Under optimum conditions, an initial flux value of 1.4??10-5molm-2s-1 has been determined. Finally, the stability of the SLM system was checked. The system can be considered as stable using polyvinylidene difluoride (PVDF) as a polymeric support since only a 17% decline in the transport efficiency was observed after 3 days of continuous run. ?? 2010 Elsevier B.V.", "author" : [ { "dropping-particle" : "", "family" : "Zidi", "given" : "Chiraz", "non-dropping-particle" : "", "parse-names" : false, "suffix" : "" }, { "dropping-particle" : "", "family" : "Tayeb", "given" : "Rafik", "non-dropping-particle" : "", "parse-names" : false, "suffix" : "" }, { "dropping-particle" : "", "family" : "Ali", "given" : "Mourad Ben Sik", "non-dropping-particle" : "", "parse-names" : false, "suffix" : "" }, { "dropping-particle" : "", "family" : "Dhahbi", "given" : "Mahmoud", "non-dropping-particle" : "", "parse-names" : false, "suffix" : "" } ], "container-title" : "Journal of Membrane Science", "id" : "ITEM-1", "issued" : { "date-parts" : [ [ "2010" ] ] }, "title" : "Liquid-liquid extraction and transport across supported liquid membrane of phenol using tributyl phosphate", "type" : "article-journal" }, "uris" : [ "http://www.mendeley.com/documents/?uuid=66ad79b1-7e37-3348-9f70-fe37df0ab420" ] } ], "mendeley" : { "formattedCitation" : "(Zidi et al. 2010)", "plainTextFormattedCitation" : "(Zidi et al. 2010)" }, "properties" : { "noteIndex" : 0 }, "schema" : "https://github.com/citation-style-language/schema/raw/master/csl-citation.json" }</w:instrText>
      </w:r>
      <w:r w:rsidRPr="009D531E">
        <w:rPr>
          <w:rStyle w:val="longtext"/>
          <w:shd w:val="clear" w:color="auto" w:fill="FFFFFF"/>
        </w:rPr>
        <w:fldChar w:fldCharType="separate"/>
      </w:r>
      <w:r w:rsidRPr="009D531E">
        <w:rPr>
          <w:rStyle w:val="longtext"/>
          <w:noProof/>
          <w:shd w:val="clear" w:color="auto" w:fill="FFFFFF"/>
        </w:rPr>
        <w:t xml:space="preserve">(Zidi </w:t>
      </w:r>
      <w:r w:rsidRPr="009D531E">
        <w:rPr>
          <w:rStyle w:val="longtext"/>
          <w:i/>
          <w:noProof/>
          <w:shd w:val="clear" w:color="auto" w:fill="FFFFFF"/>
        </w:rPr>
        <w:t>et al</w:t>
      </w:r>
      <w:r w:rsidRPr="009D531E">
        <w:rPr>
          <w:rStyle w:val="longtext"/>
          <w:noProof/>
          <w:shd w:val="clear" w:color="auto" w:fill="FFFFFF"/>
        </w:rPr>
        <w:t>. 2010)</w:t>
      </w:r>
      <w:r w:rsidRPr="009D531E">
        <w:rPr>
          <w:rStyle w:val="longtext"/>
          <w:shd w:val="clear" w:color="auto" w:fill="FFFFFF"/>
        </w:rPr>
        <w:fldChar w:fldCharType="end"/>
      </w:r>
      <w:r w:rsidRPr="009D531E">
        <w:rPr>
          <w:rStyle w:val="longtext"/>
          <w:shd w:val="clear" w:color="auto" w:fill="FFFFFF"/>
        </w:rPr>
        <w:t xml:space="preserve">, termasuk fenol (Kiswandono </w:t>
      </w:r>
      <w:r w:rsidRPr="009D531E">
        <w:rPr>
          <w:rStyle w:val="longtext"/>
          <w:i/>
          <w:shd w:val="clear" w:color="auto" w:fill="FFFFFF"/>
        </w:rPr>
        <w:t>et al</w:t>
      </w:r>
      <w:r w:rsidRPr="009D531E">
        <w:rPr>
          <w:rStyle w:val="longtext"/>
          <w:shd w:val="clear" w:color="auto" w:fill="FFFFFF"/>
        </w:rPr>
        <w:t xml:space="preserve">, 2013). </w:t>
      </w:r>
    </w:p>
    <w:p w:rsidR="000D3552" w:rsidRPr="009D531E" w:rsidRDefault="000D3552" w:rsidP="007E56DA">
      <w:pPr>
        <w:autoSpaceDE w:val="0"/>
        <w:autoSpaceDN w:val="0"/>
        <w:adjustRightInd w:val="0"/>
        <w:spacing w:line="360" w:lineRule="auto"/>
        <w:ind w:firstLine="547"/>
        <w:jc w:val="both"/>
        <w:rPr>
          <w:lang w:val="sv-SE"/>
        </w:rPr>
      </w:pPr>
      <w:r w:rsidRPr="009D531E">
        <w:rPr>
          <w:rStyle w:val="longtext"/>
          <w:shd w:val="clear" w:color="auto" w:fill="FFFFFF"/>
        </w:rPr>
        <w:t xml:space="preserve">Salah satu pertimbangan dalam pembuatan senyawa pembawa adalah kesamaan atau kemiripan sisi aktif antara senyawa pembawa dengan senyawa target. Kesamaan sisi aktif ini </w:t>
      </w:r>
      <w:proofErr w:type="gramStart"/>
      <w:r w:rsidRPr="009D531E">
        <w:rPr>
          <w:rStyle w:val="longtext"/>
          <w:shd w:val="clear" w:color="auto" w:fill="FFFFFF"/>
        </w:rPr>
        <w:t>akan</w:t>
      </w:r>
      <w:proofErr w:type="gramEnd"/>
      <w:r w:rsidRPr="009D531E">
        <w:rPr>
          <w:rStyle w:val="longtext"/>
          <w:shd w:val="clear" w:color="auto" w:fill="FFFFFF"/>
        </w:rPr>
        <w:t xml:space="preserve"> memudahkan senyawa pembawa untuk memfasilitasi senyawa target sehingga akan mempercepat pemisahan. Pemisahan fenol dapat berlangsung jika senyawa pembawa mempunyai kemiripan dengan senyawa fenol, sehingga proses pemisahannya </w:t>
      </w:r>
      <w:proofErr w:type="gramStart"/>
      <w:r w:rsidRPr="009D531E">
        <w:rPr>
          <w:rStyle w:val="longtext"/>
          <w:shd w:val="clear" w:color="auto" w:fill="FFFFFF"/>
        </w:rPr>
        <w:t>akan</w:t>
      </w:r>
      <w:proofErr w:type="gramEnd"/>
      <w:r w:rsidRPr="009D531E">
        <w:rPr>
          <w:rStyle w:val="longtext"/>
          <w:shd w:val="clear" w:color="auto" w:fill="FFFFFF"/>
        </w:rPr>
        <w:t xml:space="preserve"> dapat berlangsung lebih efektif. Oleh karena itu diperlukan alternati</w:t>
      </w:r>
      <w:r w:rsidR="00B3255B" w:rsidRPr="009D531E">
        <w:rPr>
          <w:rStyle w:val="longtext"/>
          <w:shd w:val="clear" w:color="auto" w:fill="FFFFFF"/>
        </w:rPr>
        <w:t>f</w:t>
      </w:r>
      <w:r w:rsidRPr="009D531E">
        <w:rPr>
          <w:rStyle w:val="longtext"/>
          <w:shd w:val="clear" w:color="auto" w:fill="FFFFFF"/>
        </w:rPr>
        <w:t xml:space="preserve"> senyawa-senyawa pembawa yang mempunyai kemiripan sisi aktif dengan fenol, salah satunya adalah </w:t>
      </w:r>
      <w:r w:rsidR="00B3255B" w:rsidRPr="009D531E">
        <w:rPr>
          <w:lang w:val="sv-SE"/>
        </w:rPr>
        <w:t>e</w:t>
      </w:r>
      <w:r w:rsidRPr="009D531E">
        <w:rPr>
          <w:lang w:val="sv-SE"/>
        </w:rPr>
        <w:t>ugenol. Eugenol dapat dipolimerisasi menjadi senyawa polieugenol dan turunannya</w:t>
      </w:r>
      <w:r w:rsidR="00B3255B" w:rsidRPr="009D531E">
        <w:rPr>
          <w:lang w:val="sv-SE"/>
        </w:rPr>
        <w:t xml:space="preserve"> dengan memanfaatkan gugus alil yang dimilikinya</w:t>
      </w:r>
      <w:r w:rsidR="00F919A7" w:rsidRPr="009D531E">
        <w:rPr>
          <w:lang w:val="sv-SE"/>
        </w:rPr>
        <w:t xml:space="preserve"> (Febriasari </w:t>
      </w:r>
      <w:r w:rsidR="00F919A7" w:rsidRPr="009D531E">
        <w:rPr>
          <w:i/>
          <w:lang w:val="sv-SE"/>
        </w:rPr>
        <w:t>et al</w:t>
      </w:r>
      <w:r w:rsidR="00F919A7" w:rsidRPr="009D531E">
        <w:rPr>
          <w:lang w:val="sv-SE"/>
        </w:rPr>
        <w:t>., 2016)</w:t>
      </w:r>
      <w:r w:rsidRPr="009D531E">
        <w:rPr>
          <w:lang w:val="sv-SE"/>
        </w:rPr>
        <w:t xml:space="preserve">. Senyawa-senyawa yang terbentuk dari proses polimerisasi ini memenuhi syarat sebagai senyawa pembawa untuk pemisahan fenol karena memiliki </w:t>
      </w:r>
      <w:r w:rsidR="00B3255B" w:rsidRPr="009D531E">
        <w:rPr>
          <w:lang w:val="sv-SE"/>
        </w:rPr>
        <w:t xml:space="preserve">kemiripan </w:t>
      </w:r>
      <w:r w:rsidRPr="009D531E">
        <w:rPr>
          <w:lang w:val="sv-SE"/>
        </w:rPr>
        <w:t>sisi aktif</w:t>
      </w:r>
      <w:r w:rsidR="00B3255B" w:rsidRPr="009D531E">
        <w:rPr>
          <w:lang w:val="sv-SE"/>
        </w:rPr>
        <w:t>, yaitu</w:t>
      </w:r>
      <w:r w:rsidRPr="009D531E">
        <w:rPr>
          <w:lang w:val="sv-SE"/>
        </w:rPr>
        <w:t xml:space="preserve"> </w:t>
      </w:r>
      <w:r w:rsidR="00B3255B" w:rsidRPr="009D531E">
        <w:rPr>
          <w:lang w:val="sv-SE"/>
        </w:rPr>
        <w:t xml:space="preserve">gugus </w:t>
      </w:r>
      <w:r w:rsidRPr="009D531E">
        <w:rPr>
          <w:lang w:val="sv-SE"/>
        </w:rPr>
        <w:t>hidroksi</w:t>
      </w:r>
      <w:r w:rsidR="00B3255B" w:rsidRPr="009D531E">
        <w:rPr>
          <w:lang w:val="sv-SE"/>
        </w:rPr>
        <w:t>.</w:t>
      </w:r>
      <w:r w:rsidRPr="009D531E">
        <w:rPr>
          <w:lang w:val="sv-SE"/>
        </w:rPr>
        <w:t xml:space="preserve"> </w:t>
      </w:r>
      <w:r w:rsidR="00B3255B" w:rsidRPr="009D531E">
        <w:rPr>
          <w:lang w:val="sv-SE"/>
        </w:rPr>
        <w:t>S</w:t>
      </w:r>
      <w:r w:rsidRPr="009D531E">
        <w:rPr>
          <w:lang w:val="sv-SE"/>
        </w:rPr>
        <w:t xml:space="preserve">ehingga </w:t>
      </w:r>
      <w:r w:rsidR="00B3255B" w:rsidRPr="009D531E">
        <w:rPr>
          <w:lang w:val="sv-SE"/>
        </w:rPr>
        <w:t xml:space="preserve">dengan demikian dapat </w:t>
      </w:r>
      <w:r w:rsidRPr="009D531E">
        <w:rPr>
          <w:lang w:val="sv-SE"/>
        </w:rPr>
        <w:t xml:space="preserve">diharapkan mampu berfungsi sebagai media transpor yang selektif. </w:t>
      </w:r>
    </w:p>
    <w:p w:rsidR="000D3552" w:rsidRPr="009D531E" w:rsidRDefault="000D3552" w:rsidP="007E56DA">
      <w:pPr>
        <w:autoSpaceDE w:val="0"/>
        <w:autoSpaceDN w:val="0"/>
        <w:adjustRightInd w:val="0"/>
        <w:spacing w:line="360" w:lineRule="auto"/>
        <w:ind w:firstLine="547"/>
        <w:jc w:val="both"/>
        <w:rPr>
          <w:bCs/>
        </w:rPr>
      </w:pPr>
      <w:r w:rsidRPr="009D531E">
        <w:rPr>
          <w:bCs/>
        </w:rPr>
        <w:t xml:space="preserve">Selanjutnya, berat molekul juga </w:t>
      </w:r>
      <w:proofErr w:type="gramStart"/>
      <w:r w:rsidRPr="009D531E">
        <w:rPr>
          <w:bCs/>
        </w:rPr>
        <w:t>akan</w:t>
      </w:r>
      <w:proofErr w:type="gramEnd"/>
      <w:r w:rsidRPr="009D531E">
        <w:rPr>
          <w:bCs/>
        </w:rPr>
        <w:t xml:space="preserve"> mempengaruhi kemampuan senyawa pem</w:t>
      </w:r>
      <w:r w:rsidR="00B3255B" w:rsidRPr="009D531E">
        <w:rPr>
          <w:bCs/>
        </w:rPr>
        <w:t>bawa dalam menjalankan perannya. Penambahan berat molekul</w:t>
      </w:r>
      <w:r w:rsidRPr="009D531E">
        <w:rPr>
          <w:bCs/>
        </w:rPr>
        <w:t xml:space="preserve"> </w:t>
      </w:r>
      <w:r w:rsidR="00B3255B" w:rsidRPr="009D531E">
        <w:rPr>
          <w:bCs/>
        </w:rPr>
        <w:t xml:space="preserve">artinya terjadi penambahan rantai polimer, sehingga </w:t>
      </w:r>
      <w:proofErr w:type="gramStart"/>
      <w:r w:rsidRPr="009D531E">
        <w:rPr>
          <w:bCs/>
        </w:rPr>
        <w:t>akan</w:t>
      </w:r>
      <w:proofErr w:type="gramEnd"/>
      <w:r w:rsidRPr="009D531E">
        <w:rPr>
          <w:bCs/>
        </w:rPr>
        <w:t xml:space="preserve"> menambah jumlah sisi aktif yang dimiliki oleh senyawa pembawa tersebut. Polimerisasi menggunakan senyawa-senyawa vinil sebagai agen </w:t>
      </w:r>
      <w:r w:rsidR="00FB3662" w:rsidRPr="009D531E">
        <w:rPr>
          <w:bCs/>
        </w:rPr>
        <w:t>penaut</w:t>
      </w:r>
      <w:r w:rsidRPr="009D531E">
        <w:rPr>
          <w:bCs/>
        </w:rPr>
        <w:t xml:space="preserve"> silang merupakan jalan keluar untuk memperbesar berat molekul senyawa pembawa. Reaksi polimerisasi senyawa vinil sebagian besar adalah polimerisasi adisi. Polimerisasi adisi ini hanya terjadi pada ujung rantai yang memiliki ikatan rangkap dua sehingga dapat dihasilkan berat molekul yang tinggi (Stevens, 2001). </w:t>
      </w:r>
    </w:p>
    <w:p w:rsidR="000D3552" w:rsidRPr="009D531E" w:rsidRDefault="000D3552" w:rsidP="007E56DA">
      <w:pPr>
        <w:spacing w:line="360" w:lineRule="auto"/>
        <w:ind w:firstLine="709"/>
        <w:jc w:val="both"/>
        <w:rPr>
          <w:rStyle w:val="longtext"/>
          <w:shd w:val="clear" w:color="auto" w:fill="FFFFFF"/>
        </w:rPr>
      </w:pPr>
      <w:r w:rsidRPr="009D531E">
        <w:rPr>
          <w:bCs/>
        </w:rPr>
        <w:t>E</w:t>
      </w:r>
      <w:r w:rsidRPr="009D531E">
        <w:t xml:space="preserve">tilen glikol dimetakrilat (EGDMA) adalah senyawa diena yang dapat mengalami polimerisasi adisi. </w:t>
      </w:r>
      <w:r w:rsidRPr="009D531E">
        <w:rPr>
          <w:bCs/>
        </w:rPr>
        <w:t>Ikatan rangkap dua pada senyawa diena ini mempunyai sifat yang reaktif sehingga proses sintesis dapat dilakukan pada suhu kamar.</w:t>
      </w:r>
      <w:r w:rsidRPr="009D531E">
        <w:t xml:space="preserve"> Polimerisasi dengan melibatkan senyawa diena dilakukan dengan tujuan untuk memperoleh struktur tertaut silang dalam hasil akhirnya. Reaksi polimerisasi eugenol dengan suatu agen taut silang (</w:t>
      </w:r>
      <w:r w:rsidRPr="009D531E">
        <w:rPr>
          <w:i/>
        </w:rPr>
        <w:t>crosslinking agent</w:t>
      </w:r>
      <w:r w:rsidRPr="009D531E">
        <w:t xml:space="preserve">) </w:t>
      </w:r>
      <w:proofErr w:type="gramStart"/>
      <w:r w:rsidRPr="009D531E">
        <w:t>akan</w:t>
      </w:r>
      <w:proofErr w:type="gramEnd"/>
      <w:r w:rsidRPr="009D531E">
        <w:t xml:space="preserve"> menyebabkan berat molekul hasil polimer menjadi besar. Tulisan </w:t>
      </w:r>
      <w:r w:rsidRPr="009D531E">
        <w:rPr>
          <w:rStyle w:val="longtext"/>
          <w:shd w:val="clear" w:color="auto" w:fill="FFFFFF"/>
        </w:rPr>
        <w:t xml:space="preserve">ini selanjutnya menyampaikan hasil penelitian tentang pembuatan </w:t>
      </w:r>
      <w:r w:rsidRPr="009D531E">
        <w:t>senyawa pembawa kopoli (eugenol-etilen</w:t>
      </w:r>
      <w:r w:rsidR="00257C25" w:rsidRPr="009D531E">
        <w:t xml:space="preserve"> </w:t>
      </w:r>
      <w:r w:rsidRPr="009D531E">
        <w:t>glikol d</w:t>
      </w:r>
      <w:r w:rsidR="00257C25" w:rsidRPr="009D531E">
        <w:t>i</w:t>
      </w:r>
      <w:r w:rsidRPr="009D531E">
        <w:t xml:space="preserve">metakrilat) atau co-EEGDMA </w:t>
      </w:r>
      <w:r w:rsidR="00F6677F" w:rsidRPr="009D531E">
        <w:lastRenderedPageBreak/>
        <w:t xml:space="preserve">selanjutnya di uji kemampuannya untuk </w:t>
      </w:r>
      <w:r w:rsidRPr="009D531E">
        <w:rPr>
          <w:rStyle w:val="longtext"/>
          <w:shd w:val="clear" w:color="auto" w:fill="FFFFFF"/>
        </w:rPr>
        <w:t xml:space="preserve">transpor fenol. Karakterisasi co-EEGDMA yang terbentuk dilakukan menggunakan </w:t>
      </w:r>
      <w:r w:rsidR="00AD7DB2" w:rsidRPr="009D531E">
        <w:rPr>
          <w:i/>
        </w:rPr>
        <w:t>Scanning Electron Microscope</w:t>
      </w:r>
      <w:r w:rsidR="00AD7DB2" w:rsidRPr="009D531E">
        <w:t xml:space="preserve"> (SEM)</w:t>
      </w:r>
      <w:proofErr w:type="gramStart"/>
      <w:r w:rsidR="00AD7DB2" w:rsidRPr="009D531E">
        <w:t xml:space="preserve">,  </w:t>
      </w:r>
      <w:r w:rsidR="00AD7DB2" w:rsidRPr="009D531E">
        <w:rPr>
          <w:i/>
        </w:rPr>
        <w:t>Fourier</w:t>
      </w:r>
      <w:proofErr w:type="gramEnd"/>
      <w:r w:rsidR="00AD7DB2" w:rsidRPr="009D531E">
        <w:rPr>
          <w:i/>
        </w:rPr>
        <w:t xml:space="preserve"> Transform Infra Red</w:t>
      </w:r>
      <w:r w:rsidR="00AD7DB2" w:rsidRPr="009D531E">
        <w:t xml:space="preserve"> (FTIR)</w:t>
      </w:r>
      <w:r w:rsidRPr="009D531E">
        <w:rPr>
          <w:rStyle w:val="longtext"/>
          <w:shd w:val="clear" w:color="auto" w:fill="FFFFFF"/>
        </w:rPr>
        <w:t xml:space="preserve"> dan H-NMR. </w:t>
      </w:r>
    </w:p>
    <w:p w:rsidR="000D3552" w:rsidRPr="009D531E" w:rsidRDefault="000D3552" w:rsidP="007E56DA">
      <w:pPr>
        <w:spacing w:line="360" w:lineRule="auto"/>
        <w:ind w:firstLine="741"/>
        <w:jc w:val="both"/>
        <w:rPr>
          <w:lang w:val="id-ID"/>
        </w:rPr>
      </w:pPr>
    </w:p>
    <w:p w:rsidR="00F272A4" w:rsidRPr="009D531E" w:rsidRDefault="00F272A4" w:rsidP="007E56DA">
      <w:pPr>
        <w:spacing w:line="360" w:lineRule="auto"/>
        <w:jc w:val="both"/>
        <w:rPr>
          <w:caps/>
          <w:lang w:val="id-ID"/>
        </w:rPr>
      </w:pPr>
      <w:r w:rsidRPr="009D531E">
        <w:rPr>
          <w:b/>
          <w:caps/>
          <w:lang w:val="id-ID"/>
        </w:rPr>
        <w:t>metode penelitian</w:t>
      </w:r>
      <w:r w:rsidRPr="009D531E">
        <w:rPr>
          <w:caps/>
          <w:lang w:val="id-ID"/>
        </w:rPr>
        <w:t xml:space="preserve"> </w:t>
      </w:r>
    </w:p>
    <w:p w:rsidR="002D776D" w:rsidRPr="009D531E" w:rsidRDefault="002D776D" w:rsidP="007E56DA">
      <w:pPr>
        <w:spacing w:line="360" w:lineRule="auto"/>
        <w:ind w:firstLine="720"/>
        <w:jc w:val="both"/>
      </w:pPr>
      <w:r w:rsidRPr="009D531E">
        <w:t xml:space="preserve">Bahan yang digunakan dalam penelitian ini adalah eugenol (PT Indesso Aroma, Purwokerto), akuades dan akuabides (PAU Biotek UGM), bahan kimia semua kualitas </w:t>
      </w:r>
      <w:r w:rsidRPr="009D531E">
        <w:rPr>
          <w:i/>
        </w:rPr>
        <w:t>pure analisys</w:t>
      </w:r>
      <w:r w:rsidRPr="009D531E">
        <w:t xml:space="preserve"> produksi </w:t>
      </w:r>
      <w:r w:rsidRPr="009D531E">
        <w:rPr>
          <w:i/>
        </w:rPr>
        <w:t>Merck</w:t>
      </w:r>
      <w:r w:rsidRPr="009D531E">
        <w:t xml:space="preserve"> yaitu dietil eter (C</w:t>
      </w:r>
      <w:r w:rsidRPr="009D531E">
        <w:rPr>
          <w:vertAlign w:val="subscript"/>
        </w:rPr>
        <w:t>2</w:t>
      </w:r>
      <w:r w:rsidRPr="009D531E">
        <w:t>H</w:t>
      </w:r>
      <w:r w:rsidRPr="009D531E">
        <w:rPr>
          <w:vertAlign w:val="subscript"/>
        </w:rPr>
        <w:t>5</w:t>
      </w:r>
      <w:r w:rsidRPr="009D531E">
        <w:t>OC</w:t>
      </w:r>
      <w:r w:rsidRPr="009D531E">
        <w:rPr>
          <w:vertAlign w:val="subscript"/>
        </w:rPr>
        <w:t>2</w:t>
      </w:r>
      <w:r w:rsidRPr="009D531E">
        <w:t>H</w:t>
      </w:r>
      <w:r w:rsidRPr="009D531E">
        <w:rPr>
          <w:vertAlign w:val="subscript"/>
        </w:rPr>
        <w:t>5</w:t>
      </w:r>
      <w:r w:rsidRPr="009D531E">
        <w:t>), boron triflourida dietil eter [BF3.O(C</w:t>
      </w:r>
      <w:r w:rsidRPr="009D531E">
        <w:rPr>
          <w:vertAlign w:val="subscript"/>
        </w:rPr>
        <w:t>2</w:t>
      </w:r>
      <w:r w:rsidRPr="009D531E">
        <w:t>H</w:t>
      </w:r>
      <w:r w:rsidRPr="009D531E">
        <w:rPr>
          <w:vertAlign w:val="subscript"/>
        </w:rPr>
        <w:t>5</w:t>
      </w:r>
      <w:r w:rsidRPr="009D531E">
        <w:t>)</w:t>
      </w:r>
      <w:r w:rsidRPr="009D531E">
        <w:rPr>
          <w:vertAlign w:val="subscript"/>
        </w:rPr>
        <w:t>2</w:t>
      </w:r>
      <w:r w:rsidRPr="009D531E">
        <w:t>]</w:t>
      </w:r>
      <w:r w:rsidRPr="009D531E">
        <w:rPr>
          <w:vertAlign w:val="subscript"/>
        </w:rPr>
        <w:t xml:space="preserve">, </w:t>
      </w:r>
      <w:r w:rsidRPr="009D531E">
        <w:t>fenol (C</w:t>
      </w:r>
      <w:r w:rsidRPr="009D531E">
        <w:rPr>
          <w:vertAlign w:val="subscript"/>
        </w:rPr>
        <w:t>6</w:t>
      </w:r>
      <w:r w:rsidRPr="009D531E">
        <w:t>H</w:t>
      </w:r>
      <w:r w:rsidRPr="009D531E">
        <w:rPr>
          <w:vertAlign w:val="subscript"/>
        </w:rPr>
        <w:t>5</w:t>
      </w:r>
      <w:r w:rsidRPr="009D531E">
        <w:t>OH), kloroform (CHCl</w:t>
      </w:r>
      <w:r w:rsidRPr="009D531E">
        <w:rPr>
          <w:vertAlign w:val="subscript"/>
        </w:rPr>
        <w:t>3</w:t>
      </w:r>
      <w:r w:rsidRPr="009D531E">
        <w:t>), natrium hidroksida (NaOH), asam klorida (HCl), metanol (CH</w:t>
      </w:r>
      <w:r w:rsidRPr="009D531E">
        <w:rPr>
          <w:vertAlign w:val="subscript"/>
        </w:rPr>
        <w:t>3</w:t>
      </w:r>
      <w:r w:rsidRPr="009D531E">
        <w:t>OH), 4-aminoantipirin, K</w:t>
      </w:r>
      <w:r w:rsidRPr="009D531E">
        <w:rPr>
          <w:vertAlign w:val="subscript"/>
        </w:rPr>
        <w:t>4</w:t>
      </w:r>
      <w:r w:rsidRPr="009D531E">
        <w:t>Fe(CN)</w:t>
      </w:r>
      <w:r w:rsidRPr="009D531E">
        <w:rPr>
          <w:vertAlign w:val="subscript"/>
        </w:rPr>
        <w:t>6</w:t>
      </w:r>
      <w:r w:rsidRPr="009D531E">
        <w:t>, NH</w:t>
      </w:r>
      <w:r w:rsidRPr="009D531E">
        <w:rPr>
          <w:vertAlign w:val="subscript"/>
        </w:rPr>
        <w:t>4</w:t>
      </w:r>
      <w:r w:rsidRPr="009D531E">
        <w:t>OH, Na</w:t>
      </w:r>
      <w:r w:rsidRPr="009D531E">
        <w:rPr>
          <w:vertAlign w:val="subscript"/>
        </w:rPr>
        <w:t>2</w:t>
      </w:r>
      <w:r w:rsidRPr="009D531E">
        <w:t>SO</w:t>
      </w:r>
      <w:r w:rsidRPr="009D531E">
        <w:rPr>
          <w:vertAlign w:val="subscript"/>
        </w:rPr>
        <w:t>4</w:t>
      </w:r>
      <w:r w:rsidRPr="009D531E">
        <w:t xml:space="preserve"> anhidrat, K</w:t>
      </w:r>
      <w:r w:rsidRPr="009D531E">
        <w:rPr>
          <w:vertAlign w:val="subscript"/>
        </w:rPr>
        <w:t>2</w:t>
      </w:r>
      <w:r w:rsidRPr="009D531E">
        <w:t>HPO</w:t>
      </w:r>
      <w:r w:rsidRPr="009D531E">
        <w:rPr>
          <w:vertAlign w:val="subscript"/>
        </w:rPr>
        <w:t>4</w:t>
      </w:r>
      <w:r w:rsidRPr="009D531E">
        <w:t>, KH</w:t>
      </w:r>
      <w:r w:rsidRPr="009D531E">
        <w:rPr>
          <w:vertAlign w:val="subscript"/>
        </w:rPr>
        <w:t>2</w:t>
      </w:r>
      <w:r w:rsidRPr="009D531E">
        <w:t>PO</w:t>
      </w:r>
      <w:r w:rsidRPr="009D531E">
        <w:rPr>
          <w:vertAlign w:val="subscript"/>
        </w:rPr>
        <w:t>4</w:t>
      </w:r>
      <w:r w:rsidRPr="009D531E">
        <w:t xml:space="preserve">, tetrahidrofuran (THF), dibenzil eter (DBE), etilenglikol dimetakrilat (EGDMA), polivinilklorida (PVC), dan buffer posfat. </w:t>
      </w:r>
      <w:r w:rsidRPr="009D531E">
        <w:rPr>
          <w:lang w:val="fi-FI"/>
        </w:rPr>
        <w:t xml:space="preserve">Alat-alat yang digunakan dalam penelitian ini adalah pH meter, neraca analitik (Mettler Toledo AB54-S), spektrofotometer UV-Vis (772 </w:t>
      </w:r>
      <w:r w:rsidRPr="009D531E">
        <w:rPr>
          <w:i/>
          <w:lang w:val="fi-FI"/>
        </w:rPr>
        <w:t>Spectrophotometer</w:t>
      </w:r>
      <w:r w:rsidRPr="009D531E">
        <w:rPr>
          <w:lang w:val="fi-FI"/>
        </w:rPr>
        <w:t>)</w:t>
      </w:r>
      <w:r w:rsidRPr="009D531E">
        <w:t xml:space="preserve">, SEM Hitachi SU8000,  </w:t>
      </w:r>
      <w:r w:rsidRPr="009D531E">
        <w:rPr>
          <w:lang w:val="fi-FI"/>
        </w:rPr>
        <w:t>spektrofotometer inframerah</w:t>
      </w:r>
      <w:r w:rsidRPr="009D531E">
        <w:t xml:space="preserve"> Shimadzu model IR Prestige-21 dengan magnetik KBr pellet holder 0016-008. Peralatan transpor (PIM cell) terdiri dari dua </w:t>
      </w:r>
      <w:r w:rsidRPr="009D531E">
        <w:rPr>
          <w:i/>
        </w:rPr>
        <w:t>chamber</w:t>
      </w:r>
      <w:r w:rsidRPr="009D531E">
        <w:t xml:space="preserve"> berbentuk silindris yang dipisahkan dengan sebuah membran. </w:t>
      </w:r>
      <w:r w:rsidRPr="009D531E">
        <w:t xml:space="preserve">Volume setiap </w:t>
      </w:r>
      <w:r w:rsidRPr="009D531E">
        <w:rPr>
          <w:i/>
        </w:rPr>
        <w:t xml:space="preserve">chamber </w:t>
      </w:r>
      <w:r w:rsidRPr="009D531E">
        <w:t>adalah 50 mL dan diameter efektif yang langsung bersentuhan dengan larutan fenol adalah 2</w:t>
      </w:r>
      <w:proofErr w:type="gramStart"/>
      <w:r w:rsidRPr="009D531E">
        <w:t>,5</w:t>
      </w:r>
      <w:proofErr w:type="gramEnd"/>
      <w:r w:rsidRPr="009D531E">
        <w:t xml:space="preserve"> cm, daerah inilah yang merupakan </w:t>
      </w:r>
      <w:r w:rsidRPr="009D531E">
        <w:rPr>
          <w:i/>
        </w:rPr>
        <w:t>center</w:t>
      </w:r>
      <w:r w:rsidRPr="009D531E">
        <w:t xml:space="preserve"> dari proses transpor.  </w:t>
      </w:r>
    </w:p>
    <w:p w:rsidR="002D776D" w:rsidRPr="009D531E" w:rsidRDefault="002D776D" w:rsidP="007E56DA">
      <w:pPr>
        <w:tabs>
          <w:tab w:val="left" w:pos="480"/>
        </w:tabs>
        <w:spacing w:line="360" w:lineRule="auto"/>
        <w:jc w:val="both"/>
        <w:rPr>
          <w:b/>
        </w:rPr>
      </w:pPr>
      <w:r w:rsidRPr="009D531E">
        <w:rPr>
          <w:b/>
        </w:rPr>
        <w:t>Prosedur</w:t>
      </w:r>
    </w:p>
    <w:p w:rsidR="002D776D" w:rsidRPr="009D531E" w:rsidRDefault="002D776D" w:rsidP="007E56DA">
      <w:pPr>
        <w:tabs>
          <w:tab w:val="left" w:pos="480"/>
        </w:tabs>
        <w:spacing w:line="360" w:lineRule="auto"/>
        <w:jc w:val="both"/>
      </w:pPr>
      <w:r w:rsidRPr="009D531E">
        <w:rPr>
          <w:lang w:val="nl-NL"/>
        </w:rPr>
        <w:tab/>
      </w:r>
      <w:r w:rsidRPr="009D531E">
        <w:rPr>
          <w:rStyle w:val="longtext"/>
          <w:shd w:val="clear" w:color="auto" w:fill="FFFFFF"/>
        </w:rPr>
        <w:tab/>
      </w:r>
      <w:r w:rsidRPr="009D531E">
        <w:t xml:space="preserve">Kondisi polimerisasi dilakukan seperti yang telah dilakukan oleh </w:t>
      </w:r>
      <w:r w:rsidRPr="009D531E">
        <w:rPr>
          <w:lang w:eastAsia="ja-JP"/>
        </w:rPr>
        <w:t xml:space="preserve">Kiswandono </w:t>
      </w:r>
      <w:r w:rsidRPr="009D531E">
        <w:rPr>
          <w:i/>
          <w:lang w:eastAsia="ja-JP"/>
        </w:rPr>
        <w:t xml:space="preserve">et al. </w:t>
      </w:r>
      <w:r w:rsidR="00257C25" w:rsidRPr="009D531E">
        <w:rPr>
          <w:lang w:eastAsia="ja-JP"/>
        </w:rPr>
        <w:t>(2012)</w:t>
      </w:r>
      <w:r w:rsidRPr="009D531E">
        <w:rPr>
          <w:lang w:eastAsia="ja-JP"/>
        </w:rPr>
        <w:t xml:space="preserve">. </w:t>
      </w:r>
      <w:r w:rsidRPr="009D531E">
        <w:rPr>
          <w:lang w:val="nl-NL"/>
        </w:rPr>
        <w:t xml:space="preserve">Eugenol 5,8 g dimasukkan ke dalam labu leher 250 mL dan ditambahkan EGDMA pada labu leher tiga dengan </w:t>
      </w:r>
      <w:r w:rsidR="00F6677F" w:rsidRPr="009D531E">
        <w:rPr>
          <w:lang w:val="nl-NL"/>
        </w:rPr>
        <w:t xml:space="preserve">variasi </w:t>
      </w:r>
      <w:r w:rsidRPr="009D531E">
        <w:rPr>
          <w:lang w:val="nl-NL"/>
        </w:rPr>
        <w:t>berat</w:t>
      </w:r>
      <w:r w:rsidR="00F6677F" w:rsidRPr="009D531E">
        <w:rPr>
          <w:lang w:val="nl-NL"/>
        </w:rPr>
        <w:t xml:space="preserve"> 2%, 6% dan 12%.</w:t>
      </w:r>
      <w:r w:rsidRPr="009D531E">
        <w:rPr>
          <w:lang w:val="nl-NL"/>
        </w:rPr>
        <w:t xml:space="preserve"> </w:t>
      </w:r>
      <w:r w:rsidR="00F6677F" w:rsidRPr="009D531E">
        <w:rPr>
          <w:lang w:val="nl-NL"/>
        </w:rPr>
        <w:t xml:space="preserve">Selanjutnya </w:t>
      </w:r>
      <w:r w:rsidRPr="009D531E">
        <w:rPr>
          <w:lang w:val="nl-NL"/>
        </w:rPr>
        <w:t>ditambahkan 1,0 mL BF</w:t>
      </w:r>
      <w:r w:rsidRPr="009D531E">
        <w:rPr>
          <w:vertAlign w:val="subscript"/>
          <w:lang w:val="nl-NL"/>
        </w:rPr>
        <w:t>3</w:t>
      </w:r>
      <w:r w:rsidRPr="009D531E">
        <w:rPr>
          <w:lang w:val="nl-NL"/>
        </w:rPr>
        <w:t>O(C</w:t>
      </w:r>
      <w:r w:rsidRPr="009D531E">
        <w:rPr>
          <w:vertAlign w:val="subscript"/>
          <w:lang w:val="nl-NL"/>
        </w:rPr>
        <w:t>2</w:t>
      </w:r>
      <w:r w:rsidRPr="009D531E">
        <w:rPr>
          <w:lang w:val="nl-NL"/>
        </w:rPr>
        <w:t>H</w:t>
      </w:r>
      <w:r w:rsidRPr="009D531E">
        <w:rPr>
          <w:vertAlign w:val="subscript"/>
          <w:lang w:val="nl-NL"/>
        </w:rPr>
        <w:t>5</w:t>
      </w:r>
      <w:r w:rsidRPr="009D531E">
        <w:rPr>
          <w:lang w:val="nl-NL"/>
        </w:rPr>
        <w:t>)</w:t>
      </w:r>
      <w:r w:rsidRPr="009D531E">
        <w:rPr>
          <w:vertAlign w:val="subscript"/>
          <w:lang w:val="nl-NL"/>
        </w:rPr>
        <w:t>2</w:t>
      </w:r>
      <w:r w:rsidRPr="009D531E">
        <w:rPr>
          <w:lang w:val="nl-NL"/>
        </w:rPr>
        <w:t xml:space="preserve"> sebagai katalis. Reaksi polimerisasi dilakukan hingga satu malam dan dihentikan dengan menambahkan 1,0 mL metanol. Gel merah yang terbentuk dilarutkan dalam dietil eter kemudian dicuci dengan akuabides hingga pH netral. Lapisan organik ditambah Na</w:t>
      </w:r>
      <w:r w:rsidRPr="009D531E">
        <w:rPr>
          <w:vertAlign w:val="subscript"/>
          <w:lang w:val="nl-NL"/>
        </w:rPr>
        <w:t>2</w:t>
      </w:r>
      <w:r w:rsidRPr="009D531E">
        <w:rPr>
          <w:lang w:val="nl-NL"/>
        </w:rPr>
        <w:t>SO</w:t>
      </w:r>
      <w:r w:rsidRPr="009D531E">
        <w:rPr>
          <w:vertAlign w:val="subscript"/>
          <w:lang w:val="nl-NL"/>
        </w:rPr>
        <w:t>4</w:t>
      </w:r>
      <w:r w:rsidRPr="009D531E">
        <w:rPr>
          <w:lang w:val="nl-NL"/>
        </w:rPr>
        <w:t xml:space="preserve"> anhidrat kemudian didekantasi. Pelarutnya diuapkan dengan labu penguap putar pada suhu 40</w:t>
      </w:r>
      <w:r w:rsidRPr="009D531E">
        <w:t xml:space="preserve"> </w:t>
      </w:r>
      <w:r w:rsidRPr="009D531E">
        <w:rPr>
          <w:lang w:val="nl-NL"/>
        </w:rPr>
        <w:t xml:space="preserve">°C dan residu disimpan dalam desikator. Padatan atau polimer yang terbentuk ditimbang untuk mengetahui rendemennya, kemudian ditentukan titik lelehnya dan dikarakterisasi menggunakan </w:t>
      </w:r>
      <w:r w:rsidRPr="009D531E">
        <w:t>SEM, FT</w:t>
      </w:r>
      <w:r w:rsidRPr="009D531E">
        <w:rPr>
          <w:lang w:val="nl-NL"/>
        </w:rPr>
        <w:t xml:space="preserve">IR </w:t>
      </w:r>
      <w:r w:rsidRPr="009D531E">
        <w:t xml:space="preserve">dan H-NMR. </w:t>
      </w:r>
    </w:p>
    <w:p w:rsidR="002D776D" w:rsidRPr="009D531E" w:rsidRDefault="002D776D" w:rsidP="007E56DA">
      <w:pPr>
        <w:tabs>
          <w:tab w:val="left" w:pos="480"/>
        </w:tabs>
        <w:spacing w:line="360" w:lineRule="auto"/>
        <w:jc w:val="both"/>
        <w:rPr>
          <w:rStyle w:val="apple-style-span"/>
          <w:b/>
          <w:i/>
          <w:shd w:val="clear" w:color="auto" w:fill="FFFFFF"/>
        </w:rPr>
      </w:pPr>
    </w:p>
    <w:p w:rsidR="002D776D" w:rsidRPr="009D531E" w:rsidRDefault="00A870CA" w:rsidP="007E56DA">
      <w:pPr>
        <w:tabs>
          <w:tab w:val="left" w:pos="480"/>
        </w:tabs>
        <w:spacing w:line="360" w:lineRule="auto"/>
        <w:jc w:val="both"/>
        <w:rPr>
          <w:b/>
          <w:i/>
        </w:rPr>
      </w:pPr>
      <w:r w:rsidRPr="009D531E">
        <w:rPr>
          <w:rStyle w:val="apple-style-span"/>
          <w:b/>
          <w:shd w:val="clear" w:color="auto" w:fill="FFFFFF"/>
        </w:rPr>
        <w:t>Pembuatan membran</w:t>
      </w:r>
      <w:r w:rsidR="002D776D" w:rsidRPr="009D531E">
        <w:rPr>
          <w:rStyle w:val="apple-style-span"/>
          <w:b/>
          <w:shd w:val="clear" w:color="auto" w:fill="FFFFFF"/>
        </w:rPr>
        <w:t xml:space="preserve"> PIM</w:t>
      </w:r>
    </w:p>
    <w:p w:rsidR="002D776D" w:rsidRPr="009D531E" w:rsidRDefault="002D776D" w:rsidP="007E56DA">
      <w:pPr>
        <w:pStyle w:val="BodyText2"/>
        <w:tabs>
          <w:tab w:val="left" w:pos="480"/>
        </w:tabs>
        <w:spacing w:after="0" w:line="360" w:lineRule="auto"/>
        <w:jc w:val="both"/>
        <w:rPr>
          <w:rStyle w:val="longtext"/>
          <w:rFonts w:ascii="Times New Roman" w:hAnsi="Times New Roman"/>
          <w:sz w:val="24"/>
          <w:szCs w:val="24"/>
          <w:shd w:val="clear" w:color="auto" w:fill="FFFFFF"/>
        </w:rPr>
      </w:pPr>
      <w:r w:rsidRPr="009D531E">
        <w:rPr>
          <w:rStyle w:val="longtext"/>
          <w:rFonts w:ascii="Times New Roman" w:hAnsi="Times New Roman"/>
          <w:sz w:val="24"/>
          <w:szCs w:val="24"/>
          <w:shd w:val="clear" w:color="auto" w:fill="FFFFFF"/>
        </w:rPr>
        <w:tab/>
      </w:r>
      <w:r w:rsidRPr="009D531E">
        <w:rPr>
          <w:rFonts w:ascii="Times New Roman" w:hAnsi="Times New Roman"/>
          <w:sz w:val="24"/>
          <w:szCs w:val="24"/>
        </w:rPr>
        <w:t xml:space="preserve">Kondisi proses transpor dilakukan seperti yang telah dilakukan oleh </w:t>
      </w:r>
      <w:r w:rsidRPr="009D531E">
        <w:rPr>
          <w:rFonts w:ascii="Times New Roman" w:hAnsi="Times New Roman"/>
          <w:sz w:val="24"/>
          <w:szCs w:val="24"/>
          <w:lang w:eastAsia="ja-JP"/>
        </w:rPr>
        <w:t xml:space="preserve">Kiswandono </w:t>
      </w:r>
      <w:r w:rsidRPr="009D531E">
        <w:rPr>
          <w:rFonts w:ascii="Times New Roman" w:hAnsi="Times New Roman"/>
          <w:i/>
          <w:sz w:val="24"/>
          <w:szCs w:val="24"/>
          <w:lang w:eastAsia="ja-JP"/>
        </w:rPr>
        <w:t xml:space="preserve">et al. </w:t>
      </w:r>
      <w:r w:rsidR="00107B97" w:rsidRPr="009D531E">
        <w:rPr>
          <w:rFonts w:ascii="Times New Roman" w:hAnsi="Times New Roman"/>
          <w:sz w:val="24"/>
          <w:szCs w:val="24"/>
          <w:lang w:eastAsia="ja-JP"/>
        </w:rPr>
        <w:t>(2012)</w:t>
      </w:r>
      <w:r w:rsidRPr="009D531E">
        <w:rPr>
          <w:rFonts w:ascii="Times New Roman" w:hAnsi="Times New Roman"/>
          <w:sz w:val="24"/>
          <w:szCs w:val="24"/>
          <w:lang w:eastAsia="ja-JP"/>
        </w:rPr>
        <w:t xml:space="preserve">, termasuk peralatan untuk transpor </w:t>
      </w:r>
      <w:r w:rsidRPr="009D531E">
        <w:rPr>
          <w:rStyle w:val="hps"/>
          <w:rFonts w:ascii="Times New Roman" w:hAnsi="Times New Roman"/>
          <w:sz w:val="24"/>
          <w:szCs w:val="24"/>
        </w:rPr>
        <w:t>(</w:t>
      </w:r>
      <w:r w:rsidRPr="009D531E">
        <w:rPr>
          <w:rStyle w:val="longtext"/>
          <w:rFonts w:ascii="Times New Roman" w:hAnsi="Times New Roman"/>
          <w:sz w:val="24"/>
          <w:szCs w:val="24"/>
        </w:rPr>
        <w:t xml:space="preserve">Chamber), </w:t>
      </w:r>
      <w:r w:rsidRPr="009D531E">
        <w:rPr>
          <w:rStyle w:val="longtext"/>
          <w:rFonts w:ascii="Times New Roman" w:hAnsi="Times New Roman"/>
          <w:sz w:val="24"/>
          <w:szCs w:val="24"/>
        </w:rPr>
        <w:lastRenderedPageBreak/>
        <w:t xml:space="preserve">komposisi senyawa dan pembuatan membran serta prosedur transpor fenol. </w:t>
      </w:r>
      <w:r w:rsidRPr="009D531E">
        <w:rPr>
          <w:rStyle w:val="longtext"/>
          <w:rFonts w:ascii="Times New Roman" w:hAnsi="Times New Roman"/>
          <w:sz w:val="24"/>
          <w:szCs w:val="24"/>
          <w:shd w:val="clear" w:color="auto" w:fill="FFFFFF"/>
        </w:rPr>
        <w:t xml:space="preserve">PIM dibuat dengan mencampurkan kopolimer sebagai </w:t>
      </w:r>
      <w:r w:rsidRPr="009D531E">
        <w:rPr>
          <w:rStyle w:val="longtext"/>
          <w:rFonts w:ascii="Times New Roman" w:hAnsi="Times New Roman"/>
          <w:i/>
          <w:sz w:val="24"/>
          <w:szCs w:val="24"/>
          <w:shd w:val="clear" w:color="auto" w:fill="FFFFFF"/>
        </w:rPr>
        <w:t>carrier</w:t>
      </w:r>
      <w:r w:rsidRPr="009D531E">
        <w:rPr>
          <w:rStyle w:val="longtext"/>
          <w:rFonts w:ascii="Times New Roman" w:hAnsi="Times New Roman"/>
          <w:sz w:val="24"/>
          <w:szCs w:val="24"/>
          <w:shd w:val="clear" w:color="auto" w:fill="FFFFFF"/>
        </w:rPr>
        <w:t xml:space="preserve">, PVC sebagai matrik polimer dan DBE sebagai </w:t>
      </w:r>
      <w:r w:rsidRPr="009D531E">
        <w:rPr>
          <w:rStyle w:val="longtext"/>
          <w:rFonts w:ascii="Times New Roman" w:hAnsi="Times New Roman"/>
          <w:i/>
          <w:sz w:val="24"/>
          <w:szCs w:val="24"/>
          <w:shd w:val="clear" w:color="auto" w:fill="FFFFFF"/>
        </w:rPr>
        <w:t>plasticizer</w:t>
      </w:r>
      <w:r w:rsidRPr="009D531E">
        <w:rPr>
          <w:rStyle w:val="longtext"/>
          <w:rFonts w:ascii="Times New Roman" w:hAnsi="Times New Roman"/>
          <w:sz w:val="24"/>
          <w:szCs w:val="24"/>
          <w:shd w:val="clear" w:color="auto" w:fill="FFFFFF"/>
        </w:rPr>
        <w:t>. T</w:t>
      </w:r>
      <w:r w:rsidR="00F6677F" w:rsidRPr="009D531E">
        <w:rPr>
          <w:rStyle w:val="longtext"/>
          <w:rFonts w:ascii="Times New Roman" w:hAnsi="Times New Roman"/>
          <w:sz w:val="24"/>
          <w:szCs w:val="24"/>
          <w:shd w:val="clear" w:color="auto" w:fill="FFFFFF"/>
        </w:rPr>
        <w:t xml:space="preserve">etra hidrofuran </w:t>
      </w:r>
      <w:r w:rsidRPr="009D531E">
        <w:rPr>
          <w:rStyle w:val="longtext"/>
          <w:rFonts w:ascii="Times New Roman" w:hAnsi="Times New Roman"/>
          <w:sz w:val="24"/>
          <w:szCs w:val="24"/>
          <w:shd w:val="clear" w:color="auto" w:fill="FFFFFF"/>
        </w:rPr>
        <w:t xml:space="preserve">ditambahkan untuk membuat agar larutan menjadi homogen dengan bantuan </w:t>
      </w:r>
      <w:r w:rsidRPr="009D531E">
        <w:rPr>
          <w:rStyle w:val="apple-style-span"/>
          <w:rFonts w:ascii="Times New Roman" w:hAnsi="Times New Roman"/>
          <w:i/>
          <w:sz w:val="24"/>
          <w:szCs w:val="24"/>
          <w:shd w:val="clear" w:color="auto" w:fill="FFFFFF"/>
        </w:rPr>
        <w:t>magnetic stirers</w:t>
      </w:r>
      <w:r w:rsidRPr="009D531E">
        <w:rPr>
          <w:rStyle w:val="longtext"/>
          <w:rFonts w:ascii="Times New Roman" w:hAnsi="Times New Roman"/>
          <w:i/>
          <w:sz w:val="24"/>
          <w:szCs w:val="24"/>
          <w:shd w:val="clear" w:color="auto" w:fill="FFFFFF"/>
        </w:rPr>
        <w:t xml:space="preserve"> </w:t>
      </w:r>
      <w:r w:rsidRPr="009D531E">
        <w:rPr>
          <w:rStyle w:val="longtext"/>
          <w:rFonts w:ascii="Times New Roman" w:hAnsi="Times New Roman"/>
          <w:sz w:val="24"/>
          <w:szCs w:val="24"/>
          <w:shd w:val="clear" w:color="auto" w:fill="FFFFFF"/>
        </w:rPr>
        <w:t>kemudian larutan dibiarkan agar pelarut menguap secara perlahan.</w:t>
      </w:r>
    </w:p>
    <w:p w:rsidR="002D776D" w:rsidRPr="009D531E" w:rsidRDefault="002D776D" w:rsidP="007E56DA">
      <w:pPr>
        <w:tabs>
          <w:tab w:val="left" w:pos="480"/>
        </w:tabs>
        <w:spacing w:line="360" w:lineRule="auto"/>
        <w:jc w:val="both"/>
        <w:rPr>
          <w:rStyle w:val="apple-style-span"/>
          <w:b/>
          <w:i/>
          <w:shd w:val="clear" w:color="auto" w:fill="FFFFFF"/>
          <w:lang w:eastAsia="ja-JP"/>
        </w:rPr>
      </w:pPr>
      <w:r w:rsidRPr="009D531E">
        <w:rPr>
          <w:rStyle w:val="apple-style-span"/>
          <w:b/>
          <w:shd w:val="clear" w:color="auto" w:fill="FFFFFF"/>
        </w:rPr>
        <w:t xml:space="preserve">Uji kemampuan polimer hasil sintesis terhadap transport fenol </w:t>
      </w:r>
    </w:p>
    <w:p w:rsidR="002D776D" w:rsidRPr="009D531E" w:rsidRDefault="002D776D" w:rsidP="007E56DA">
      <w:pPr>
        <w:autoSpaceDE w:val="0"/>
        <w:autoSpaceDN w:val="0"/>
        <w:adjustRightInd w:val="0"/>
        <w:spacing w:line="360" w:lineRule="auto"/>
        <w:ind w:firstLine="720"/>
        <w:jc w:val="both"/>
      </w:pPr>
      <w:r w:rsidRPr="009D531E">
        <w:t xml:space="preserve">Pada penelitian ini, kondisi standar ditetapkan sebagaimana yang telah dilakukan oleh Kiswandono </w:t>
      </w:r>
      <w:r w:rsidRPr="009D531E">
        <w:rPr>
          <w:i/>
        </w:rPr>
        <w:t>et al</w:t>
      </w:r>
      <w:r w:rsidRPr="009D531E">
        <w:t xml:space="preserve">. </w:t>
      </w:r>
      <w:r w:rsidR="00257C25" w:rsidRPr="009D531E">
        <w:rPr>
          <w:lang w:eastAsia="ja-JP"/>
        </w:rPr>
        <w:t>(2012)</w:t>
      </w:r>
      <w:r w:rsidRPr="009D531E">
        <w:t>. Larutan pada fasa sumber dibuat dengan melarutkan fenol dalam a</w:t>
      </w:r>
      <w:r w:rsidR="00107B97" w:rsidRPr="009D531E">
        <w:t>k</w:t>
      </w:r>
      <w:r w:rsidRPr="009D531E">
        <w:t xml:space="preserve">uabides. Larutan NaOH digunakan pada fasa </w:t>
      </w:r>
      <w:r w:rsidR="00F6677F" w:rsidRPr="009D531E">
        <w:t>penerima</w:t>
      </w:r>
      <w:r w:rsidRPr="009D531E">
        <w:t xml:space="preserve">. Proses transpor dilakukan dengan menempatkan 50 mL larutan fenol (60 ppm) pada fasa sumber dan 50 </w:t>
      </w:r>
      <w:r w:rsidR="00F6677F" w:rsidRPr="009D531E">
        <w:t>mL NaOH 0</w:t>
      </w:r>
      <w:proofErr w:type="gramStart"/>
      <w:r w:rsidR="00F6677F" w:rsidRPr="009D531E">
        <w:t>,25</w:t>
      </w:r>
      <w:proofErr w:type="gramEnd"/>
      <w:r w:rsidR="00F6677F" w:rsidRPr="009D531E">
        <w:t xml:space="preserve"> M pada fasa penerima</w:t>
      </w:r>
      <w:r w:rsidRPr="009D531E">
        <w:t xml:space="preserve"> kemudian diaduk pada suhu kamar. Konsentrasi fenol pada keduanya, yakni p</w:t>
      </w:r>
      <w:r w:rsidR="00F6677F" w:rsidRPr="009D531E">
        <w:t>ada fasa sumber dan fasa penerima</w:t>
      </w:r>
      <w:r w:rsidRPr="009D531E">
        <w:t xml:space="preserve"> dianalisis menggunakan metode 4-aminoantip</w:t>
      </w:r>
      <w:r w:rsidR="00107B97" w:rsidRPr="009D531E">
        <w:t>i</w:t>
      </w:r>
      <w:r w:rsidRPr="009D531E">
        <w:t>rin dan absorbansi</w:t>
      </w:r>
      <w:r w:rsidR="00F6677F" w:rsidRPr="009D531E">
        <w:t>nya</w:t>
      </w:r>
      <w:r w:rsidRPr="009D531E">
        <w:t xml:space="preserve"> diukur menggunakan spektrometer UV-vis pada panjang gelombang 450 nm.</w:t>
      </w:r>
    </w:p>
    <w:p w:rsidR="00633B54" w:rsidRPr="009D531E" w:rsidRDefault="00633B54" w:rsidP="007E56DA">
      <w:pPr>
        <w:spacing w:line="360" w:lineRule="auto"/>
        <w:rPr>
          <w:b/>
          <w:caps/>
          <w:lang w:val="id-ID"/>
        </w:rPr>
      </w:pPr>
      <w:r w:rsidRPr="009D531E">
        <w:rPr>
          <w:b/>
          <w:caps/>
          <w:lang w:val="id-ID"/>
        </w:rPr>
        <w:t>hasil dan pembahasan</w:t>
      </w:r>
    </w:p>
    <w:p w:rsidR="002D776D" w:rsidRPr="009D531E" w:rsidRDefault="002D776D" w:rsidP="007E56DA">
      <w:pPr>
        <w:spacing w:line="360" w:lineRule="auto"/>
        <w:jc w:val="both"/>
        <w:rPr>
          <w:b/>
        </w:rPr>
      </w:pPr>
      <w:r w:rsidRPr="009D531E">
        <w:rPr>
          <w:b/>
        </w:rPr>
        <w:t>Sintesis dan sifat fisiko-kimia co-EEGDMA</w:t>
      </w:r>
    </w:p>
    <w:p w:rsidR="002D776D" w:rsidRPr="009D531E" w:rsidRDefault="002D776D" w:rsidP="007E56DA">
      <w:pPr>
        <w:pStyle w:val="ListParagraph"/>
        <w:spacing w:line="360" w:lineRule="auto"/>
        <w:ind w:left="0" w:firstLine="709"/>
        <w:jc w:val="both"/>
        <w:rPr>
          <w:szCs w:val="24"/>
          <w:lang w:val="pt-BR"/>
        </w:rPr>
      </w:pPr>
      <w:r w:rsidRPr="009D531E">
        <w:rPr>
          <w:szCs w:val="24"/>
        </w:rPr>
        <w:t xml:space="preserve">Senyawa pembawa co-EEGDMA dihasilkan dari polimerisasi 5,8 g eugenol </w:t>
      </w:r>
      <w:r w:rsidRPr="009D531E">
        <w:rPr>
          <w:szCs w:val="24"/>
        </w:rPr>
        <w:t>dengan jumlah agen penaut silang 2</w:t>
      </w:r>
      <w:r w:rsidR="00F6677F" w:rsidRPr="009D531E">
        <w:rPr>
          <w:szCs w:val="24"/>
        </w:rPr>
        <w:t>%</w:t>
      </w:r>
      <w:r w:rsidRPr="009D531E">
        <w:rPr>
          <w:szCs w:val="24"/>
        </w:rPr>
        <w:t>, 6</w:t>
      </w:r>
      <w:r w:rsidR="00F6677F" w:rsidRPr="009D531E">
        <w:rPr>
          <w:szCs w:val="24"/>
        </w:rPr>
        <w:t>%</w:t>
      </w:r>
      <w:r w:rsidRPr="009D531E">
        <w:rPr>
          <w:szCs w:val="24"/>
        </w:rPr>
        <w:t xml:space="preserve"> dan 12% EGDMA (etilen glikol dimetakrilat) dari berat eugenol yang digunakan. Polimerisasi ini menggunakan katalis </w:t>
      </w:r>
      <w:proofErr w:type="gramStart"/>
      <w:r w:rsidRPr="009D531E">
        <w:rPr>
          <w:szCs w:val="24"/>
          <w:lang w:val="pt-BR"/>
        </w:rPr>
        <w:t>BF</w:t>
      </w:r>
      <w:r w:rsidRPr="009D531E">
        <w:rPr>
          <w:szCs w:val="24"/>
          <w:vertAlign w:val="subscript"/>
          <w:lang w:val="pt-BR"/>
        </w:rPr>
        <w:t>3</w:t>
      </w:r>
      <w:r w:rsidRPr="009D531E">
        <w:rPr>
          <w:szCs w:val="24"/>
          <w:lang w:val="pt-BR"/>
        </w:rPr>
        <w:t>O(</w:t>
      </w:r>
      <w:proofErr w:type="gramEnd"/>
      <w:r w:rsidRPr="009D531E">
        <w:rPr>
          <w:szCs w:val="24"/>
          <w:lang w:val="pt-BR"/>
        </w:rPr>
        <w:t>C</w:t>
      </w:r>
      <w:r w:rsidRPr="009D531E">
        <w:rPr>
          <w:szCs w:val="24"/>
          <w:vertAlign w:val="subscript"/>
          <w:lang w:val="pt-BR"/>
        </w:rPr>
        <w:t>2</w:t>
      </w:r>
      <w:r w:rsidRPr="009D531E">
        <w:rPr>
          <w:szCs w:val="24"/>
          <w:lang w:val="pt-BR"/>
        </w:rPr>
        <w:t>H</w:t>
      </w:r>
      <w:r w:rsidRPr="009D531E">
        <w:rPr>
          <w:szCs w:val="24"/>
          <w:vertAlign w:val="subscript"/>
          <w:lang w:val="pt-BR"/>
        </w:rPr>
        <w:t>5</w:t>
      </w:r>
      <w:r w:rsidRPr="009D531E">
        <w:rPr>
          <w:szCs w:val="24"/>
          <w:lang w:val="pt-BR"/>
        </w:rPr>
        <w:t>)</w:t>
      </w:r>
      <w:r w:rsidRPr="009D531E">
        <w:rPr>
          <w:szCs w:val="24"/>
          <w:vertAlign w:val="subscript"/>
          <w:lang w:val="pt-BR"/>
        </w:rPr>
        <w:t xml:space="preserve">2 </w:t>
      </w:r>
      <w:r w:rsidRPr="009D531E">
        <w:rPr>
          <w:szCs w:val="24"/>
          <w:lang w:val="pt-BR"/>
        </w:rPr>
        <w:t xml:space="preserve">1,0 mL. </w:t>
      </w:r>
      <w:r w:rsidRPr="009D531E">
        <w:rPr>
          <w:rStyle w:val="apple-style-span"/>
          <w:szCs w:val="24"/>
          <w:shd w:val="clear" w:color="auto" w:fill="FFFFFF"/>
        </w:rPr>
        <w:t xml:space="preserve">EGDMA adalah senyawa yang memiliki gugus alil, yakni gugus yang berperan dalam reaksi kopolimerisasi. </w:t>
      </w:r>
      <w:r w:rsidRPr="009D531E">
        <w:rPr>
          <w:szCs w:val="24"/>
        </w:rPr>
        <w:t>Kopolimerisasi ini merupakan reaksi kopolimerisasi adisi kationik, karena gugus vinil dari EGDMA mengalami adisi. Reaksi kopolimerisasi ini terjadi melalui tahap inisiasi, propagasi dan terminasi.</w:t>
      </w:r>
    </w:p>
    <w:p w:rsidR="002D776D" w:rsidRPr="009D531E" w:rsidRDefault="002D776D" w:rsidP="007E56DA">
      <w:pPr>
        <w:pStyle w:val="ListParagraph"/>
        <w:spacing w:line="360" w:lineRule="auto"/>
        <w:ind w:left="0" w:firstLine="709"/>
        <w:jc w:val="both"/>
        <w:rPr>
          <w:szCs w:val="24"/>
        </w:rPr>
      </w:pPr>
      <w:r w:rsidRPr="009D531E">
        <w:rPr>
          <w:szCs w:val="24"/>
        </w:rPr>
        <w:t>Tahap inisiasi merupakan tahap di mana terjadi pembentukan ion karbokation dari kedua senyawa tersebut, selanjutnya pada tahap propagasi ion karbokation berikatan dengan eugenol membentuk co-EEGDMA. Pembentukan kopolimer ini terjadi secara terus-menerus dan diakhiri dengan penambahan metanol pada tahap terminasi yang menghentikan pertumbuhan rantai polimer.</w:t>
      </w:r>
    </w:p>
    <w:p w:rsidR="00F122BD" w:rsidRPr="009D531E" w:rsidRDefault="002D776D" w:rsidP="007E56DA">
      <w:pPr>
        <w:spacing w:line="360" w:lineRule="auto"/>
        <w:ind w:firstLine="709"/>
        <w:jc w:val="both"/>
        <w:rPr>
          <w:rStyle w:val="apple-style-span"/>
          <w:shd w:val="clear" w:color="auto" w:fill="FFFFFF"/>
        </w:rPr>
      </w:pPr>
      <w:r w:rsidRPr="009D531E">
        <w:t xml:space="preserve">Hasil sintesis dari ketiganya tersebut berupa serbuk dengan warna yang hampir </w:t>
      </w:r>
      <w:proofErr w:type="gramStart"/>
      <w:r w:rsidRPr="009D531E">
        <w:t>sama</w:t>
      </w:r>
      <w:proofErr w:type="gramEnd"/>
      <w:r w:rsidRPr="009D531E">
        <w:t>, yaitu coklat. Polimer hasil sintesis tersebut kemudian ditentukan rendemen, titik leleh dan kelarutannya pada kloroform. Titik leleh adalah temperatur di mana zat padat berubah wujud menjadi zat cair pada tekanan satu atmosfer. Kelarutan polimer hasil sintesis (</w:t>
      </w:r>
      <w:r w:rsidRPr="009D531E">
        <w:rPr>
          <w:i/>
        </w:rPr>
        <w:t>solute</w:t>
      </w:r>
      <w:r w:rsidRPr="009D531E">
        <w:t>) dalam pelarut (</w:t>
      </w:r>
      <w:r w:rsidRPr="009D531E">
        <w:rPr>
          <w:i/>
        </w:rPr>
        <w:t>solven</w:t>
      </w:r>
      <w:r w:rsidRPr="009D531E">
        <w:t xml:space="preserve">) digambarkan sebagai </w:t>
      </w:r>
      <w:r w:rsidRPr="009D531E">
        <w:rPr>
          <w:i/>
        </w:rPr>
        <w:t>like dissolves like</w:t>
      </w:r>
      <w:r w:rsidRPr="009D531E">
        <w:t xml:space="preserve"> </w:t>
      </w:r>
      <w:r w:rsidRPr="009D531E">
        <w:lastRenderedPageBreak/>
        <w:t xml:space="preserve">senyawa atau zat yang strukturnya menyerupai akan saling melarutkan, yang penjabarannya didasarkan atas polaritas antara </w:t>
      </w:r>
      <w:r w:rsidRPr="009D531E">
        <w:rPr>
          <w:i/>
        </w:rPr>
        <w:t>solven</w:t>
      </w:r>
      <w:r w:rsidRPr="009D531E">
        <w:t xml:space="preserve"> dan </w:t>
      </w:r>
      <w:r w:rsidRPr="009D531E">
        <w:rPr>
          <w:i/>
        </w:rPr>
        <w:t>solute</w:t>
      </w:r>
      <w:r w:rsidRPr="009D531E">
        <w:t xml:space="preserve"> yang dinyatakan dengan tetapan dielektrikum, atau momen </w:t>
      </w:r>
      <w:r w:rsidRPr="009D531E">
        <w:rPr>
          <w:i/>
        </w:rPr>
        <w:t>dipole</w:t>
      </w:r>
      <w:r w:rsidRPr="009D531E">
        <w:t xml:space="preserve">, ikatan hidrogen, ikatan </w:t>
      </w:r>
      <w:r w:rsidRPr="009D531E">
        <w:rPr>
          <w:i/>
        </w:rPr>
        <w:t>van der waals</w:t>
      </w:r>
      <w:r w:rsidRPr="009D531E">
        <w:t xml:space="preserve"> atau ikatan elektrostatik yang lain. Tabel 1 memperlihatkan bahwa, sintesis co-EEGDMA 6% memiliki rendemen yang tinggi dibandingkan co-EEGDMA yang lain. Tetapi, t</w:t>
      </w:r>
      <w:r w:rsidRPr="009D531E">
        <w:rPr>
          <w:rStyle w:val="apple-style-span"/>
          <w:shd w:val="clear" w:color="auto" w:fill="FFFFFF"/>
        </w:rPr>
        <w:t xml:space="preserve">itik leleh tertinggi terdapat pada penambahan EGDMA 2%. </w:t>
      </w:r>
      <w:r w:rsidRPr="009D531E">
        <w:rPr>
          <w:rStyle w:val="apple-style-span"/>
          <w:shd w:val="clear" w:color="auto" w:fill="FFFFFF"/>
        </w:rPr>
        <w:t xml:space="preserve">Polieugenol hasil </w:t>
      </w:r>
      <w:r w:rsidRPr="009D531E">
        <w:t xml:space="preserve">polimerisasi eugenol yang dilakukan </w:t>
      </w:r>
      <w:r w:rsidRPr="009D531E">
        <w:rPr>
          <w:rStyle w:val="apple-style-span"/>
          <w:shd w:val="clear" w:color="auto" w:fill="FFFFFF"/>
        </w:rPr>
        <w:t xml:space="preserve">oleh </w:t>
      </w:r>
      <w:r w:rsidRPr="009D531E">
        <w:t xml:space="preserve">Kiswandono (2014) menghasilkan rendemen yang lebih kecil dan titik leleh yang lebih rendah. </w:t>
      </w:r>
      <w:r w:rsidRPr="009D531E">
        <w:rPr>
          <w:rStyle w:val="apple-style-span"/>
          <w:shd w:val="clear" w:color="auto" w:fill="FFFFFF"/>
        </w:rPr>
        <w:t>Hal ini mengindikasikan bahwa proses polimerisasi dengan pe</w:t>
      </w:r>
      <w:r w:rsidR="00F122BD" w:rsidRPr="009D531E">
        <w:rPr>
          <w:rStyle w:val="apple-style-span"/>
          <w:shd w:val="clear" w:color="auto" w:fill="FFFFFF"/>
        </w:rPr>
        <w:t>n</w:t>
      </w:r>
      <w:r w:rsidRPr="009D531E">
        <w:rPr>
          <w:rStyle w:val="apple-style-span"/>
          <w:shd w:val="clear" w:color="auto" w:fill="FFFFFF"/>
        </w:rPr>
        <w:t>aut silang EGDMA memberikan perpanjangan rantai dan kenaikan berat molekul. Puncaknya adalah pemakaian penaut silang EGDMA 2%.  Agen pe</w:t>
      </w:r>
      <w:r w:rsidR="00107B97" w:rsidRPr="009D531E">
        <w:rPr>
          <w:rStyle w:val="apple-style-span"/>
          <w:shd w:val="clear" w:color="auto" w:fill="FFFFFF"/>
        </w:rPr>
        <w:t>n</w:t>
      </w:r>
      <w:r w:rsidRPr="009D531E">
        <w:rPr>
          <w:rStyle w:val="apple-style-span"/>
          <w:shd w:val="clear" w:color="auto" w:fill="FFFFFF"/>
        </w:rPr>
        <w:t xml:space="preserve">aut silang ini memberikan hasil yang optimal sehingga </w:t>
      </w:r>
      <w:r w:rsidR="00F122BD" w:rsidRPr="009D531E">
        <w:rPr>
          <w:rStyle w:val="apple-style-span"/>
          <w:shd w:val="clear" w:color="auto" w:fill="FFFFFF"/>
        </w:rPr>
        <w:t>pertum</w:t>
      </w:r>
      <w:r w:rsidRPr="009D531E">
        <w:rPr>
          <w:rStyle w:val="apple-style-span"/>
          <w:shd w:val="clear" w:color="auto" w:fill="FFFFFF"/>
        </w:rPr>
        <w:t xml:space="preserve">buhkan perpanjangan </w:t>
      </w:r>
      <w:proofErr w:type="gramStart"/>
      <w:r w:rsidRPr="009D531E">
        <w:rPr>
          <w:rStyle w:val="apple-style-span"/>
          <w:shd w:val="clear" w:color="auto" w:fill="FFFFFF"/>
        </w:rPr>
        <w:t xml:space="preserve">rantai </w:t>
      </w:r>
      <w:r w:rsidR="00F122BD" w:rsidRPr="009D531E">
        <w:rPr>
          <w:rStyle w:val="apple-style-span"/>
          <w:shd w:val="clear" w:color="auto" w:fill="FFFFFF"/>
        </w:rPr>
        <w:t xml:space="preserve"> polimer</w:t>
      </w:r>
      <w:proofErr w:type="gramEnd"/>
      <w:r w:rsidR="00F122BD" w:rsidRPr="009D531E">
        <w:rPr>
          <w:rStyle w:val="apple-style-span"/>
          <w:shd w:val="clear" w:color="auto" w:fill="FFFFFF"/>
        </w:rPr>
        <w:t xml:space="preserve">       </w:t>
      </w:r>
    </w:p>
    <w:p w:rsidR="00F122BD" w:rsidRPr="009D531E" w:rsidRDefault="00F122BD" w:rsidP="00F122BD">
      <w:pPr>
        <w:spacing w:line="276" w:lineRule="auto"/>
        <w:ind w:firstLine="709"/>
        <w:jc w:val="both"/>
        <w:rPr>
          <w:rStyle w:val="apple-style-span"/>
          <w:shd w:val="clear" w:color="auto" w:fill="FFFFFF"/>
        </w:rPr>
        <w:sectPr w:rsidR="00F122BD" w:rsidRPr="009D531E" w:rsidSect="00790388">
          <w:type w:val="continuous"/>
          <w:pgSz w:w="11907" w:h="16840" w:code="9"/>
          <w:pgMar w:top="1418" w:right="1418" w:bottom="1418" w:left="1701" w:header="567" w:footer="567" w:gutter="0"/>
          <w:cols w:num="2" w:space="567"/>
          <w:docGrid w:linePitch="360"/>
        </w:sectPr>
      </w:pPr>
    </w:p>
    <w:p w:rsidR="006C5A65" w:rsidRPr="009D531E" w:rsidRDefault="006C5A65" w:rsidP="006C5A65">
      <w:pPr>
        <w:jc w:val="center"/>
        <w:rPr>
          <w:b/>
        </w:rPr>
      </w:pPr>
    </w:p>
    <w:p w:rsidR="002D776D" w:rsidRPr="009D531E" w:rsidRDefault="002D776D" w:rsidP="006C5A65">
      <w:pPr>
        <w:jc w:val="center"/>
      </w:pPr>
      <w:r w:rsidRPr="009D531E">
        <w:rPr>
          <w:b/>
        </w:rPr>
        <w:t xml:space="preserve">Tabel 1. </w:t>
      </w:r>
      <w:r w:rsidRPr="009D531E">
        <w:t>Rendemen dan sifat fisiko-kimia serbuk co-EEGDMA</w:t>
      </w:r>
    </w:p>
    <w:p w:rsidR="006C5A65" w:rsidRPr="009D531E" w:rsidRDefault="006C5A65" w:rsidP="006C5A65">
      <w:pPr>
        <w:jc w:val="center"/>
        <w:rPr>
          <w:b/>
        </w:rPr>
      </w:pPr>
    </w:p>
    <w:tbl>
      <w:tblPr>
        <w:tblW w:w="6990" w:type="dxa"/>
        <w:jc w:val="center"/>
        <w:tblBorders>
          <w:top w:val="single" w:sz="4" w:space="0" w:color="auto"/>
          <w:bottom w:val="single" w:sz="4" w:space="0" w:color="auto"/>
        </w:tblBorders>
        <w:tblLayout w:type="fixed"/>
        <w:tblLook w:val="04A0" w:firstRow="1" w:lastRow="0" w:firstColumn="1" w:lastColumn="0" w:noHBand="0" w:noVBand="1"/>
      </w:tblPr>
      <w:tblGrid>
        <w:gridCol w:w="764"/>
        <w:gridCol w:w="109"/>
        <w:gridCol w:w="802"/>
        <w:gridCol w:w="1295"/>
        <w:gridCol w:w="953"/>
        <w:gridCol w:w="1356"/>
        <w:gridCol w:w="1711"/>
      </w:tblGrid>
      <w:tr w:rsidR="00AE3D2E" w:rsidRPr="009D531E" w:rsidTr="00107B97">
        <w:trPr>
          <w:jc w:val="center"/>
        </w:trPr>
        <w:tc>
          <w:tcPr>
            <w:tcW w:w="1675" w:type="dxa"/>
            <w:gridSpan w:val="3"/>
            <w:tcBorders>
              <w:top w:val="single" w:sz="4" w:space="0" w:color="auto"/>
              <w:bottom w:val="nil"/>
            </w:tcBorders>
            <w:shd w:val="clear" w:color="auto" w:fill="auto"/>
            <w:vAlign w:val="center"/>
          </w:tcPr>
          <w:p w:rsidR="002D776D" w:rsidRPr="009D531E" w:rsidRDefault="002D776D" w:rsidP="001807E5">
            <w:pPr>
              <w:jc w:val="center"/>
            </w:pPr>
            <w:r w:rsidRPr="009D531E">
              <w:t xml:space="preserve">Agen </w:t>
            </w:r>
            <w:r w:rsidR="001807E5" w:rsidRPr="009D531E">
              <w:t>penaut</w:t>
            </w:r>
            <w:r w:rsidRPr="009D531E">
              <w:t xml:space="preserve"> silang</w:t>
            </w:r>
          </w:p>
        </w:tc>
        <w:tc>
          <w:tcPr>
            <w:tcW w:w="1295" w:type="dxa"/>
            <w:vMerge w:val="restart"/>
            <w:tcBorders>
              <w:top w:val="single" w:sz="4" w:space="0" w:color="auto"/>
            </w:tcBorders>
            <w:shd w:val="clear" w:color="auto" w:fill="auto"/>
          </w:tcPr>
          <w:p w:rsidR="002D776D" w:rsidRPr="009D531E" w:rsidRDefault="002D776D" w:rsidP="003976F6">
            <w:pPr>
              <w:jc w:val="center"/>
            </w:pPr>
            <w:r w:rsidRPr="009D531E">
              <w:t>Rendemen (%)</w:t>
            </w:r>
          </w:p>
        </w:tc>
        <w:tc>
          <w:tcPr>
            <w:tcW w:w="953" w:type="dxa"/>
            <w:vMerge w:val="restart"/>
            <w:tcBorders>
              <w:top w:val="single" w:sz="4" w:space="0" w:color="auto"/>
            </w:tcBorders>
            <w:shd w:val="clear" w:color="auto" w:fill="auto"/>
          </w:tcPr>
          <w:p w:rsidR="002D776D" w:rsidRPr="009D531E" w:rsidRDefault="002D776D" w:rsidP="003976F6">
            <w:pPr>
              <w:jc w:val="center"/>
            </w:pPr>
            <w:r w:rsidRPr="009D531E">
              <w:t>Warna</w:t>
            </w:r>
          </w:p>
        </w:tc>
        <w:tc>
          <w:tcPr>
            <w:tcW w:w="1356" w:type="dxa"/>
            <w:vMerge w:val="restart"/>
            <w:tcBorders>
              <w:top w:val="single" w:sz="4" w:space="0" w:color="auto"/>
            </w:tcBorders>
            <w:shd w:val="clear" w:color="auto" w:fill="auto"/>
          </w:tcPr>
          <w:p w:rsidR="002D776D" w:rsidRPr="009D531E" w:rsidRDefault="002D776D" w:rsidP="003976F6">
            <w:pPr>
              <w:jc w:val="center"/>
            </w:pPr>
            <w:r w:rsidRPr="009D531E">
              <w:t>Titik leleh (</w:t>
            </w:r>
            <w:r w:rsidRPr="009D531E">
              <w:rPr>
                <w:vertAlign w:val="superscript"/>
              </w:rPr>
              <w:t>o</w:t>
            </w:r>
            <w:r w:rsidRPr="009D531E">
              <w:t>C)</w:t>
            </w:r>
          </w:p>
        </w:tc>
        <w:tc>
          <w:tcPr>
            <w:tcW w:w="1711" w:type="dxa"/>
            <w:vMerge w:val="restart"/>
            <w:tcBorders>
              <w:top w:val="single" w:sz="4" w:space="0" w:color="auto"/>
            </w:tcBorders>
            <w:shd w:val="clear" w:color="auto" w:fill="auto"/>
          </w:tcPr>
          <w:p w:rsidR="002D776D" w:rsidRPr="009D531E" w:rsidRDefault="002D776D" w:rsidP="003976F6">
            <w:pPr>
              <w:jc w:val="center"/>
            </w:pPr>
            <w:r w:rsidRPr="009D531E">
              <w:t>Kelarutan dalam kloroform</w:t>
            </w:r>
          </w:p>
        </w:tc>
      </w:tr>
      <w:tr w:rsidR="00AE3D2E" w:rsidRPr="009D531E" w:rsidTr="00107B97">
        <w:trPr>
          <w:jc w:val="center"/>
        </w:trPr>
        <w:tc>
          <w:tcPr>
            <w:tcW w:w="873" w:type="dxa"/>
            <w:gridSpan w:val="2"/>
            <w:tcBorders>
              <w:top w:val="single" w:sz="4" w:space="0" w:color="auto"/>
              <w:bottom w:val="single" w:sz="4" w:space="0" w:color="auto"/>
            </w:tcBorders>
            <w:shd w:val="clear" w:color="auto" w:fill="auto"/>
            <w:vAlign w:val="center"/>
          </w:tcPr>
          <w:p w:rsidR="002D776D" w:rsidRPr="009D531E" w:rsidRDefault="002D776D" w:rsidP="003976F6">
            <w:pPr>
              <w:jc w:val="center"/>
            </w:pPr>
            <w:r w:rsidRPr="009D531E">
              <w:t>%</w:t>
            </w:r>
          </w:p>
        </w:tc>
        <w:tc>
          <w:tcPr>
            <w:tcW w:w="802" w:type="dxa"/>
            <w:tcBorders>
              <w:top w:val="single" w:sz="4" w:space="0" w:color="auto"/>
              <w:bottom w:val="single" w:sz="4" w:space="0" w:color="auto"/>
            </w:tcBorders>
            <w:shd w:val="clear" w:color="auto" w:fill="auto"/>
          </w:tcPr>
          <w:p w:rsidR="002D776D" w:rsidRPr="009D531E" w:rsidRDefault="002D776D" w:rsidP="003976F6">
            <w:r w:rsidRPr="009D531E">
              <w:t>mol</w:t>
            </w:r>
          </w:p>
        </w:tc>
        <w:tc>
          <w:tcPr>
            <w:tcW w:w="1295" w:type="dxa"/>
            <w:vMerge/>
            <w:tcBorders>
              <w:bottom w:val="single" w:sz="4" w:space="0" w:color="auto"/>
            </w:tcBorders>
            <w:shd w:val="clear" w:color="auto" w:fill="auto"/>
          </w:tcPr>
          <w:p w:rsidR="002D776D" w:rsidRPr="009D531E" w:rsidRDefault="002D776D" w:rsidP="003976F6">
            <w:pPr>
              <w:jc w:val="center"/>
            </w:pPr>
          </w:p>
        </w:tc>
        <w:tc>
          <w:tcPr>
            <w:tcW w:w="953" w:type="dxa"/>
            <w:vMerge/>
            <w:tcBorders>
              <w:bottom w:val="single" w:sz="4" w:space="0" w:color="auto"/>
            </w:tcBorders>
            <w:shd w:val="clear" w:color="auto" w:fill="auto"/>
          </w:tcPr>
          <w:p w:rsidR="002D776D" w:rsidRPr="009D531E" w:rsidRDefault="002D776D" w:rsidP="003976F6">
            <w:pPr>
              <w:jc w:val="center"/>
            </w:pPr>
          </w:p>
        </w:tc>
        <w:tc>
          <w:tcPr>
            <w:tcW w:w="1356" w:type="dxa"/>
            <w:vMerge/>
            <w:tcBorders>
              <w:bottom w:val="single" w:sz="4" w:space="0" w:color="auto"/>
            </w:tcBorders>
            <w:shd w:val="clear" w:color="auto" w:fill="auto"/>
          </w:tcPr>
          <w:p w:rsidR="002D776D" w:rsidRPr="009D531E" w:rsidRDefault="002D776D" w:rsidP="003976F6">
            <w:pPr>
              <w:jc w:val="center"/>
            </w:pPr>
          </w:p>
        </w:tc>
        <w:tc>
          <w:tcPr>
            <w:tcW w:w="1711" w:type="dxa"/>
            <w:vMerge/>
            <w:tcBorders>
              <w:bottom w:val="single" w:sz="4" w:space="0" w:color="auto"/>
            </w:tcBorders>
            <w:shd w:val="clear" w:color="auto" w:fill="auto"/>
          </w:tcPr>
          <w:p w:rsidR="002D776D" w:rsidRPr="009D531E" w:rsidRDefault="002D776D" w:rsidP="003976F6">
            <w:pPr>
              <w:jc w:val="center"/>
            </w:pPr>
          </w:p>
        </w:tc>
      </w:tr>
      <w:tr w:rsidR="00AE3D2E" w:rsidRPr="009D531E" w:rsidTr="00107B97">
        <w:trPr>
          <w:jc w:val="center"/>
        </w:trPr>
        <w:tc>
          <w:tcPr>
            <w:tcW w:w="764" w:type="dxa"/>
            <w:tcBorders>
              <w:top w:val="single" w:sz="4" w:space="0" w:color="auto"/>
            </w:tcBorders>
            <w:shd w:val="clear" w:color="auto" w:fill="auto"/>
          </w:tcPr>
          <w:p w:rsidR="002D776D" w:rsidRPr="009D531E" w:rsidRDefault="002D776D" w:rsidP="003976F6">
            <w:r w:rsidRPr="009D531E">
              <w:t>0*</w:t>
            </w:r>
          </w:p>
        </w:tc>
        <w:tc>
          <w:tcPr>
            <w:tcW w:w="911" w:type="dxa"/>
            <w:gridSpan w:val="2"/>
            <w:tcBorders>
              <w:top w:val="single" w:sz="4" w:space="0" w:color="auto"/>
            </w:tcBorders>
            <w:shd w:val="clear" w:color="auto" w:fill="auto"/>
          </w:tcPr>
          <w:p w:rsidR="002D776D" w:rsidRPr="009D531E" w:rsidRDefault="002D776D" w:rsidP="003976F6">
            <w:r w:rsidRPr="009D531E">
              <w:t>0,0000</w:t>
            </w:r>
          </w:p>
        </w:tc>
        <w:tc>
          <w:tcPr>
            <w:tcW w:w="1295" w:type="dxa"/>
            <w:tcBorders>
              <w:top w:val="single" w:sz="4" w:space="0" w:color="auto"/>
            </w:tcBorders>
            <w:shd w:val="clear" w:color="auto" w:fill="auto"/>
          </w:tcPr>
          <w:p w:rsidR="002D776D" w:rsidRPr="009D531E" w:rsidRDefault="002D776D" w:rsidP="003976F6">
            <w:pPr>
              <w:jc w:val="center"/>
            </w:pPr>
            <w:r w:rsidRPr="009D531E">
              <w:t>88,93</w:t>
            </w:r>
          </w:p>
        </w:tc>
        <w:tc>
          <w:tcPr>
            <w:tcW w:w="953" w:type="dxa"/>
            <w:tcBorders>
              <w:top w:val="single" w:sz="4" w:space="0" w:color="auto"/>
            </w:tcBorders>
            <w:shd w:val="clear" w:color="auto" w:fill="auto"/>
          </w:tcPr>
          <w:p w:rsidR="002D776D" w:rsidRPr="009D531E" w:rsidRDefault="002D776D" w:rsidP="003976F6">
            <w:pPr>
              <w:jc w:val="center"/>
            </w:pPr>
            <w:r w:rsidRPr="009D531E">
              <w:t>Coklat-orange</w:t>
            </w:r>
          </w:p>
        </w:tc>
        <w:tc>
          <w:tcPr>
            <w:tcW w:w="1356" w:type="dxa"/>
            <w:tcBorders>
              <w:top w:val="single" w:sz="4" w:space="0" w:color="auto"/>
            </w:tcBorders>
            <w:shd w:val="clear" w:color="auto" w:fill="auto"/>
          </w:tcPr>
          <w:p w:rsidR="002D776D" w:rsidRPr="009D531E" w:rsidRDefault="002D776D" w:rsidP="003976F6">
            <w:pPr>
              <w:jc w:val="center"/>
            </w:pPr>
            <w:r w:rsidRPr="009D531E">
              <w:t>80,3 – 82,7</w:t>
            </w:r>
          </w:p>
        </w:tc>
        <w:tc>
          <w:tcPr>
            <w:tcW w:w="1711" w:type="dxa"/>
            <w:tcBorders>
              <w:top w:val="single" w:sz="4" w:space="0" w:color="auto"/>
            </w:tcBorders>
            <w:shd w:val="clear" w:color="auto" w:fill="auto"/>
          </w:tcPr>
          <w:p w:rsidR="002D776D" w:rsidRPr="009D531E" w:rsidRDefault="002D776D" w:rsidP="003976F6">
            <w:pPr>
              <w:jc w:val="center"/>
            </w:pPr>
            <w:r w:rsidRPr="009D531E">
              <w:t>Larut</w:t>
            </w:r>
          </w:p>
        </w:tc>
      </w:tr>
      <w:tr w:rsidR="00AE3D2E" w:rsidRPr="009D531E" w:rsidTr="00107B97">
        <w:trPr>
          <w:jc w:val="center"/>
        </w:trPr>
        <w:tc>
          <w:tcPr>
            <w:tcW w:w="764" w:type="dxa"/>
            <w:shd w:val="clear" w:color="auto" w:fill="auto"/>
          </w:tcPr>
          <w:p w:rsidR="002D776D" w:rsidRPr="009D531E" w:rsidRDefault="002D776D" w:rsidP="003976F6">
            <w:r w:rsidRPr="009D531E">
              <w:t>2</w:t>
            </w:r>
          </w:p>
        </w:tc>
        <w:tc>
          <w:tcPr>
            <w:tcW w:w="911" w:type="dxa"/>
            <w:gridSpan w:val="2"/>
            <w:shd w:val="clear" w:color="auto" w:fill="auto"/>
          </w:tcPr>
          <w:p w:rsidR="002D776D" w:rsidRPr="009D531E" w:rsidRDefault="002D776D" w:rsidP="003976F6">
            <w:r w:rsidRPr="009D531E">
              <w:t>0,0006</w:t>
            </w:r>
          </w:p>
        </w:tc>
        <w:tc>
          <w:tcPr>
            <w:tcW w:w="1295" w:type="dxa"/>
            <w:shd w:val="clear" w:color="auto" w:fill="auto"/>
          </w:tcPr>
          <w:p w:rsidR="002D776D" w:rsidRPr="009D531E" w:rsidRDefault="002D776D" w:rsidP="003976F6">
            <w:pPr>
              <w:jc w:val="center"/>
            </w:pPr>
            <w:r w:rsidRPr="009D531E">
              <w:t>94,97</w:t>
            </w:r>
          </w:p>
        </w:tc>
        <w:tc>
          <w:tcPr>
            <w:tcW w:w="953" w:type="dxa"/>
            <w:shd w:val="clear" w:color="auto" w:fill="auto"/>
          </w:tcPr>
          <w:p w:rsidR="002D776D" w:rsidRPr="009D531E" w:rsidRDefault="002D776D" w:rsidP="003976F6">
            <w:pPr>
              <w:jc w:val="center"/>
            </w:pPr>
            <w:r w:rsidRPr="009D531E">
              <w:t>Coklat</w:t>
            </w:r>
          </w:p>
        </w:tc>
        <w:tc>
          <w:tcPr>
            <w:tcW w:w="1356" w:type="dxa"/>
            <w:shd w:val="clear" w:color="auto" w:fill="auto"/>
          </w:tcPr>
          <w:p w:rsidR="002D776D" w:rsidRPr="009D531E" w:rsidRDefault="002D776D" w:rsidP="003976F6">
            <w:pPr>
              <w:jc w:val="center"/>
            </w:pPr>
            <w:r w:rsidRPr="009D531E">
              <w:t>88,9 – 93,2</w:t>
            </w:r>
          </w:p>
        </w:tc>
        <w:tc>
          <w:tcPr>
            <w:tcW w:w="1711" w:type="dxa"/>
            <w:shd w:val="clear" w:color="auto" w:fill="auto"/>
          </w:tcPr>
          <w:p w:rsidR="002D776D" w:rsidRPr="009D531E" w:rsidRDefault="002D776D" w:rsidP="003976F6">
            <w:pPr>
              <w:jc w:val="center"/>
            </w:pPr>
            <w:r w:rsidRPr="009D531E">
              <w:t>Larut</w:t>
            </w:r>
          </w:p>
        </w:tc>
      </w:tr>
      <w:tr w:rsidR="00AE3D2E" w:rsidRPr="009D531E" w:rsidTr="00107B97">
        <w:trPr>
          <w:jc w:val="center"/>
        </w:trPr>
        <w:tc>
          <w:tcPr>
            <w:tcW w:w="764" w:type="dxa"/>
            <w:shd w:val="clear" w:color="auto" w:fill="auto"/>
          </w:tcPr>
          <w:p w:rsidR="002D776D" w:rsidRPr="009D531E" w:rsidRDefault="002D776D" w:rsidP="003976F6">
            <w:r w:rsidRPr="009D531E">
              <w:t>6</w:t>
            </w:r>
          </w:p>
        </w:tc>
        <w:tc>
          <w:tcPr>
            <w:tcW w:w="911" w:type="dxa"/>
            <w:gridSpan w:val="2"/>
            <w:shd w:val="clear" w:color="auto" w:fill="auto"/>
          </w:tcPr>
          <w:p w:rsidR="002D776D" w:rsidRPr="009D531E" w:rsidRDefault="002D776D" w:rsidP="003976F6">
            <w:r w:rsidRPr="009D531E">
              <w:t>0,0018</w:t>
            </w:r>
          </w:p>
        </w:tc>
        <w:tc>
          <w:tcPr>
            <w:tcW w:w="1295" w:type="dxa"/>
            <w:shd w:val="clear" w:color="auto" w:fill="auto"/>
          </w:tcPr>
          <w:p w:rsidR="002D776D" w:rsidRPr="009D531E" w:rsidRDefault="002D776D" w:rsidP="003976F6">
            <w:pPr>
              <w:jc w:val="center"/>
            </w:pPr>
            <w:r w:rsidRPr="009D531E">
              <w:t>95,03</w:t>
            </w:r>
          </w:p>
        </w:tc>
        <w:tc>
          <w:tcPr>
            <w:tcW w:w="953" w:type="dxa"/>
            <w:shd w:val="clear" w:color="auto" w:fill="auto"/>
          </w:tcPr>
          <w:p w:rsidR="002D776D" w:rsidRPr="009D531E" w:rsidRDefault="002D776D" w:rsidP="003976F6">
            <w:pPr>
              <w:jc w:val="center"/>
            </w:pPr>
            <w:r w:rsidRPr="009D531E">
              <w:t>Coklat</w:t>
            </w:r>
          </w:p>
        </w:tc>
        <w:tc>
          <w:tcPr>
            <w:tcW w:w="1356" w:type="dxa"/>
            <w:shd w:val="clear" w:color="auto" w:fill="auto"/>
          </w:tcPr>
          <w:p w:rsidR="002D776D" w:rsidRPr="009D531E" w:rsidRDefault="002D776D" w:rsidP="003976F6">
            <w:pPr>
              <w:jc w:val="center"/>
            </w:pPr>
            <w:r w:rsidRPr="009D531E">
              <w:t>87,5 – 89,3</w:t>
            </w:r>
          </w:p>
        </w:tc>
        <w:tc>
          <w:tcPr>
            <w:tcW w:w="1711" w:type="dxa"/>
            <w:shd w:val="clear" w:color="auto" w:fill="auto"/>
          </w:tcPr>
          <w:p w:rsidR="002D776D" w:rsidRPr="009D531E" w:rsidRDefault="002D776D" w:rsidP="003976F6">
            <w:pPr>
              <w:jc w:val="center"/>
            </w:pPr>
            <w:r w:rsidRPr="009D531E">
              <w:t>Larut</w:t>
            </w:r>
          </w:p>
        </w:tc>
      </w:tr>
      <w:tr w:rsidR="00AE3D2E" w:rsidRPr="009D531E" w:rsidTr="00107B97">
        <w:trPr>
          <w:jc w:val="center"/>
        </w:trPr>
        <w:tc>
          <w:tcPr>
            <w:tcW w:w="764" w:type="dxa"/>
            <w:shd w:val="clear" w:color="auto" w:fill="auto"/>
          </w:tcPr>
          <w:p w:rsidR="002D776D" w:rsidRPr="009D531E" w:rsidRDefault="002D776D" w:rsidP="003976F6">
            <w:r w:rsidRPr="009D531E">
              <w:t>12</w:t>
            </w:r>
          </w:p>
        </w:tc>
        <w:tc>
          <w:tcPr>
            <w:tcW w:w="911" w:type="dxa"/>
            <w:gridSpan w:val="2"/>
            <w:shd w:val="clear" w:color="auto" w:fill="auto"/>
          </w:tcPr>
          <w:p w:rsidR="002D776D" w:rsidRPr="009D531E" w:rsidRDefault="002D776D" w:rsidP="003976F6">
            <w:r w:rsidRPr="009D531E">
              <w:t>0,0035</w:t>
            </w:r>
          </w:p>
        </w:tc>
        <w:tc>
          <w:tcPr>
            <w:tcW w:w="1295" w:type="dxa"/>
            <w:shd w:val="clear" w:color="auto" w:fill="auto"/>
          </w:tcPr>
          <w:p w:rsidR="002D776D" w:rsidRPr="009D531E" w:rsidRDefault="002D776D" w:rsidP="003976F6">
            <w:pPr>
              <w:jc w:val="center"/>
            </w:pPr>
            <w:r w:rsidRPr="009D531E">
              <w:t>96,86</w:t>
            </w:r>
          </w:p>
        </w:tc>
        <w:tc>
          <w:tcPr>
            <w:tcW w:w="953" w:type="dxa"/>
            <w:shd w:val="clear" w:color="auto" w:fill="auto"/>
          </w:tcPr>
          <w:p w:rsidR="002D776D" w:rsidRPr="009D531E" w:rsidRDefault="002D776D" w:rsidP="003976F6">
            <w:pPr>
              <w:jc w:val="center"/>
            </w:pPr>
            <w:r w:rsidRPr="009D531E">
              <w:t>Coklat</w:t>
            </w:r>
          </w:p>
        </w:tc>
        <w:tc>
          <w:tcPr>
            <w:tcW w:w="1356" w:type="dxa"/>
            <w:shd w:val="clear" w:color="auto" w:fill="auto"/>
          </w:tcPr>
          <w:p w:rsidR="002D776D" w:rsidRPr="009D531E" w:rsidRDefault="002D776D" w:rsidP="003976F6">
            <w:pPr>
              <w:jc w:val="center"/>
            </w:pPr>
            <w:r w:rsidRPr="009D531E">
              <w:t>84,4 – 87,3</w:t>
            </w:r>
          </w:p>
        </w:tc>
        <w:tc>
          <w:tcPr>
            <w:tcW w:w="1711" w:type="dxa"/>
            <w:shd w:val="clear" w:color="auto" w:fill="auto"/>
          </w:tcPr>
          <w:p w:rsidR="002D776D" w:rsidRPr="009D531E" w:rsidRDefault="002D776D" w:rsidP="003976F6">
            <w:pPr>
              <w:jc w:val="center"/>
            </w:pPr>
            <w:r w:rsidRPr="009D531E">
              <w:t>Larut</w:t>
            </w:r>
          </w:p>
        </w:tc>
      </w:tr>
    </w:tbl>
    <w:p w:rsidR="006C5A65" w:rsidRPr="009D531E" w:rsidRDefault="002D776D" w:rsidP="002D776D">
      <w:pPr>
        <w:spacing w:line="360" w:lineRule="auto"/>
        <w:rPr>
          <w:i/>
        </w:rPr>
      </w:pPr>
      <w:r w:rsidRPr="009D531E">
        <w:tab/>
        <w:t xml:space="preserve">   </w:t>
      </w:r>
      <w:r w:rsidRPr="009D531E">
        <w:rPr>
          <w:i/>
        </w:rPr>
        <w:t xml:space="preserve">*) Kiswandono, </w:t>
      </w:r>
      <w:r w:rsidR="00DE0CA2" w:rsidRPr="009D531E">
        <w:rPr>
          <w:i/>
        </w:rPr>
        <w:t xml:space="preserve">et al., </w:t>
      </w:r>
      <w:r w:rsidRPr="009D531E">
        <w:rPr>
          <w:i/>
        </w:rPr>
        <w:t>2010</w:t>
      </w:r>
    </w:p>
    <w:p w:rsidR="00A870CA" w:rsidRPr="009D531E" w:rsidRDefault="00A870CA" w:rsidP="002D776D">
      <w:pPr>
        <w:spacing w:line="360" w:lineRule="auto"/>
        <w:rPr>
          <w:i/>
        </w:rPr>
      </w:pPr>
    </w:p>
    <w:p w:rsidR="00A870CA" w:rsidRPr="009D531E" w:rsidRDefault="00A870CA" w:rsidP="002D776D">
      <w:pPr>
        <w:spacing w:line="360" w:lineRule="auto"/>
        <w:rPr>
          <w:i/>
        </w:rPr>
        <w:sectPr w:rsidR="00A870CA" w:rsidRPr="009D531E" w:rsidSect="006C5A65">
          <w:type w:val="continuous"/>
          <w:pgSz w:w="11907" w:h="16840" w:code="9"/>
          <w:pgMar w:top="1418" w:right="1418" w:bottom="1418" w:left="1701" w:header="567" w:footer="567" w:gutter="0"/>
          <w:cols w:space="567"/>
          <w:docGrid w:linePitch="360"/>
        </w:sectPr>
      </w:pPr>
    </w:p>
    <w:p w:rsidR="00F122BD" w:rsidRPr="009D531E" w:rsidRDefault="00A870CA" w:rsidP="009D531E">
      <w:pPr>
        <w:spacing w:line="360" w:lineRule="auto"/>
        <w:jc w:val="both"/>
        <w:rPr>
          <w:rStyle w:val="apple-style-span"/>
          <w:shd w:val="clear" w:color="auto" w:fill="FFFFFF"/>
        </w:rPr>
      </w:pPr>
      <w:proofErr w:type="gramStart"/>
      <w:r w:rsidRPr="009D531E">
        <w:rPr>
          <w:rStyle w:val="apple-style-span"/>
          <w:shd w:val="clear" w:color="auto" w:fill="FFFFFF"/>
        </w:rPr>
        <w:t>dan</w:t>
      </w:r>
      <w:proofErr w:type="gramEnd"/>
      <w:r w:rsidRPr="009D531E">
        <w:rPr>
          <w:rStyle w:val="apple-style-span"/>
          <w:shd w:val="clear" w:color="auto" w:fill="FFFFFF"/>
        </w:rPr>
        <w:t xml:space="preserve"> jumlah sisi aktif ‒OH yang tinggi dibandingkan penambahan EGDMA 6</w:t>
      </w:r>
      <w:r w:rsidR="00F122BD" w:rsidRPr="009D531E">
        <w:rPr>
          <w:rStyle w:val="apple-style-span"/>
          <w:shd w:val="clear" w:color="auto" w:fill="FFFFFF"/>
        </w:rPr>
        <w:t>%</w:t>
      </w:r>
      <w:r w:rsidR="00107B97" w:rsidRPr="009D531E">
        <w:rPr>
          <w:rStyle w:val="apple-style-span"/>
          <w:shd w:val="clear" w:color="auto" w:fill="FFFFFF"/>
        </w:rPr>
        <w:t xml:space="preserve"> </w:t>
      </w:r>
      <w:r w:rsidRPr="009D531E">
        <w:rPr>
          <w:rStyle w:val="apple-style-span"/>
          <w:shd w:val="clear" w:color="auto" w:fill="FFFFFF"/>
        </w:rPr>
        <w:t xml:space="preserve">dan 12%. Gugus ‒OH inilah yang mengakibatkan titik leleh polimer tersebut tinggi karena adanya ikatan hidrogen di antara polimer tersebut. </w:t>
      </w:r>
      <w:r w:rsidR="003C5F18" w:rsidRPr="009D531E">
        <w:rPr>
          <w:rStyle w:val="apple-style-span"/>
          <w:shd w:val="clear" w:color="auto" w:fill="FFFFFF"/>
        </w:rPr>
        <w:t xml:space="preserve">Struktur senyawa EGDMA akan </w:t>
      </w:r>
      <w:proofErr w:type="gramStart"/>
      <w:r w:rsidR="003C5F18" w:rsidRPr="009D531E">
        <w:rPr>
          <w:rStyle w:val="apple-style-span"/>
          <w:shd w:val="clear" w:color="auto" w:fill="FFFFFF"/>
        </w:rPr>
        <w:t>memungkinkan  terbentuk</w:t>
      </w:r>
      <w:proofErr w:type="gramEnd"/>
      <w:r w:rsidR="003C5F18" w:rsidRPr="009D531E">
        <w:rPr>
          <w:rStyle w:val="apple-style-span"/>
          <w:shd w:val="clear" w:color="auto" w:fill="FFFFFF"/>
        </w:rPr>
        <w:t xml:space="preserve"> suatu rantai polimer yang dapat memudahkan ikatan hidrogen diantara sisi aktifnya, sehingga dengan demikian co-EGDMA 2% memiliki titik leleh yang </w:t>
      </w:r>
      <w:r w:rsidR="003C5F18" w:rsidRPr="009D531E">
        <w:rPr>
          <w:rStyle w:val="apple-style-span"/>
          <w:shd w:val="clear" w:color="auto" w:fill="FFFFFF"/>
        </w:rPr>
        <w:t>tinggi dibandingkan dua co-EEGDMA lainnya.</w:t>
      </w:r>
    </w:p>
    <w:p w:rsidR="002D776D" w:rsidRPr="009D531E" w:rsidRDefault="002D776D" w:rsidP="009D531E">
      <w:pPr>
        <w:spacing w:line="360" w:lineRule="auto"/>
        <w:rPr>
          <w:b/>
        </w:rPr>
      </w:pPr>
      <w:r w:rsidRPr="009D531E">
        <w:rPr>
          <w:b/>
        </w:rPr>
        <w:t>Analisis FTIR co-EEGDMA</w:t>
      </w:r>
    </w:p>
    <w:p w:rsidR="00BF6805" w:rsidRPr="009D531E" w:rsidRDefault="002D776D" w:rsidP="009D531E">
      <w:pPr>
        <w:pStyle w:val="ListParagraph"/>
        <w:spacing w:line="360" w:lineRule="auto"/>
        <w:ind w:left="0" w:firstLine="720"/>
        <w:jc w:val="both"/>
        <w:rPr>
          <w:szCs w:val="24"/>
        </w:rPr>
        <w:sectPr w:rsidR="00BF6805" w:rsidRPr="009D531E" w:rsidSect="006C5A65">
          <w:type w:val="continuous"/>
          <w:pgSz w:w="11907" w:h="16840" w:code="9"/>
          <w:pgMar w:top="1418" w:right="1418" w:bottom="1418" w:left="1701" w:header="567" w:footer="567" w:gutter="0"/>
          <w:cols w:num="2" w:space="567"/>
          <w:docGrid w:linePitch="360"/>
        </w:sectPr>
      </w:pPr>
      <w:r w:rsidRPr="009D531E">
        <w:rPr>
          <w:szCs w:val="24"/>
        </w:rPr>
        <w:t xml:space="preserve">Sisi aktif yang dimiliki oleh senyawa pembawa hasil sintesis ini salah satunya adalah gugus ‒OH, oleh karena itu karakterisasi spektroskopi IR menjadi penting karena hasilnya </w:t>
      </w:r>
      <w:proofErr w:type="gramStart"/>
      <w:r w:rsidRPr="009D531E">
        <w:rPr>
          <w:szCs w:val="24"/>
        </w:rPr>
        <w:t>akan</w:t>
      </w:r>
      <w:proofErr w:type="gramEnd"/>
      <w:r w:rsidRPr="009D531E">
        <w:rPr>
          <w:szCs w:val="24"/>
        </w:rPr>
        <w:t xml:space="preserve"> memberikan informasi mengenai gugus-gugus fungsi dari masing-masing polimer. </w:t>
      </w:r>
      <w:r w:rsidR="003C5F18" w:rsidRPr="009D531E">
        <w:rPr>
          <w:szCs w:val="24"/>
        </w:rPr>
        <w:t>Spektra h</w:t>
      </w:r>
      <w:r w:rsidRPr="009D531E">
        <w:rPr>
          <w:szCs w:val="24"/>
        </w:rPr>
        <w:t xml:space="preserve">asil polimerisasi co-EEGDMA 6% terlihat pada Gambar 2. Hasil spektra IR pada </w:t>
      </w:r>
      <w:r w:rsidRPr="009D531E">
        <w:rPr>
          <w:szCs w:val="24"/>
        </w:rPr>
        <w:lastRenderedPageBreak/>
        <w:t xml:space="preserve">Gambar 2 tersebut menunjukkan perbandingan eugenol (Kiswandono </w:t>
      </w:r>
      <w:r w:rsidRPr="009D531E">
        <w:rPr>
          <w:i/>
          <w:szCs w:val="24"/>
        </w:rPr>
        <w:t>et al</w:t>
      </w:r>
      <w:r w:rsidRPr="009D531E">
        <w:rPr>
          <w:szCs w:val="24"/>
        </w:rPr>
        <w:t>., 2012), polieugenol (Kiswandono, 2014) dan Co-EEGDMA 6%, terlihat bahwa eugenol memiliki gugus yang khas yaitu senyawa aromatis tersubtitusi 1</w:t>
      </w:r>
      <w:proofErr w:type="gramStart"/>
      <w:r w:rsidRPr="009D531E">
        <w:rPr>
          <w:szCs w:val="24"/>
        </w:rPr>
        <w:t>,2,4</w:t>
      </w:r>
      <w:proofErr w:type="gramEnd"/>
      <w:r w:rsidRPr="009D531E">
        <w:rPr>
          <w:szCs w:val="24"/>
        </w:rPr>
        <w:t xml:space="preserve">. Serapan senyawa aromatis biasanya ditunjukkan oleh pita serapan 900 ‒ 800 </w:t>
      </w:r>
      <w:r w:rsidRPr="009D531E">
        <w:rPr>
          <w:szCs w:val="24"/>
        </w:rPr>
        <w:t>cm</w:t>
      </w:r>
      <w:r w:rsidRPr="009D531E">
        <w:rPr>
          <w:szCs w:val="24"/>
          <w:vertAlign w:val="superscript"/>
        </w:rPr>
        <w:t>-1</w:t>
      </w:r>
      <w:r w:rsidRPr="009D531E">
        <w:rPr>
          <w:szCs w:val="24"/>
        </w:rPr>
        <w:t>. Spektra tersebut, yaitu gugus aromatis ditunjukkan pada serapan 817</w:t>
      </w:r>
      <w:proofErr w:type="gramStart"/>
      <w:r w:rsidRPr="009D531E">
        <w:rPr>
          <w:szCs w:val="24"/>
        </w:rPr>
        <w:t>,82</w:t>
      </w:r>
      <w:proofErr w:type="gramEnd"/>
      <w:r w:rsidRPr="009D531E">
        <w:rPr>
          <w:szCs w:val="24"/>
        </w:rPr>
        <w:t xml:space="preserve"> cm</w:t>
      </w:r>
      <w:r w:rsidRPr="009D531E">
        <w:rPr>
          <w:szCs w:val="24"/>
          <w:vertAlign w:val="superscript"/>
        </w:rPr>
        <w:t>-1</w:t>
      </w:r>
      <w:r w:rsidRPr="009D531E">
        <w:rPr>
          <w:szCs w:val="24"/>
        </w:rPr>
        <w:t>. Serapan gugus alil (rentangan C=C) pada serapan 1636,5 cm</w:t>
      </w:r>
      <w:r w:rsidRPr="009D531E">
        <w:rPr>
          <w:szCs w:val="24"/>
          <w:vertAlign w:val="superscript"/>
        </w:rPr>
        <w:t>-1</w:t>
      </w:r>
      <w:r w:rsidRPr="009D531E">
        <w:rPr>
          <w:szCs w:val="24"/>
        </w:rPr>
        <w:t xml:space="preserve"> yang diperkuat oleh pita serapan 650 ‒ 900 cm</w:t>
      </w:r>
      <w:r w:rsidRPr="009D531E">
        <w:rPr>
          <w:szCs w:val="24"/>
          <w:vertAlign w:val="superscript"/>
        </w:rPr>
        <w:t xml:space="preserve">-1 </w:t>
      </w:r>
      <w:r w:rsidRPr="009D531E">
        <w:rPr>
          <w:szCs w:val="24"/>
        </w:rPr>
        <w:t xml:space="preserve">(keluar bidang C=C) sedangkan gugus tak jenuh </w:t>
      </w:r>
      <w:r w:rsidR="006C5A65" w:rsidRPr="009D531E">
        <w:rPr>
          <w:szCs w:val="24"/>
        </w:rPr>
        <w:t>(vinil, ‒CH=CH</w:t>
      </w:r>
      <w:r w:rsidR="006C5A65" w:rsidRPr="009D531E">
        <w:rPr>
          <w:szCs w:val="24"/>
          <w:vertAlign w:val="subscript"/>
        </w:rPr>
        <w:t>2</w:t>
      </w:r>
      <w:r w:rsidR="006C5A65" w:rsidRPr="009D531E">
        <w:rPr>
          <w:szCs w:val="24"/>
        </w:rPr>
        <w:t>) terlihat pada pita serapan 995,27 cm</w:t>
      </w:r>
      <w:r w:rsidR="006C5A65" w:rsidRPr="009D531E">
        <w:rPr>
          <w:szCs w:val="24"/>
          <w:vertAlign w:val="superscript"/>
        </w:rPr>
        <w:t>-1</w:t>
      </w:r>
      <w:r w:rsidR="006C5A65" w:rsidRPr="009D531E">
        <w:rPr>
          <w:szCs w:val="24"/>
        </w:rPr>
        <w:t xml:space="preserve">. </w:t>
      </w:r>
      <w:r w:rsidR="003C5F18" w:rsidRPr="009D531E">
        <w:rPr>
          <w:szCs w:val="24"/>
        </w:rPr>
        <w:t xml:space="preserve"> </w:t>
      </w:r>
    </w:p>
    <w:p w:rsidR="002D776D" w:rsidRPr="009D531E" w:rsidRDefault="00BF6805" w:rsidP="006C5A65">
      <w:pPr>
        <w:pStyle w:val="ListParagraph"/>
        <w:spacing w:line="360" w:lineRule="auto"/>
        <w:ind w:left="0" w:firstLine="720"/>
        <w:jc w:val="both"/>
        <w:rPr>
          <w:szCs w:val="24"/>
        </w:rPr>
      </w:pPr>
      <w:r w:rsidRPr="009D531E">
        <w:rPr>
          <w:noProof/>
          <w:szCs w:val="24"/>
        </w:rPr>
        <w:drawing>
          <wp:anchor distT="0" distB="0" distL="114300" distR="114300" simplePos="0" relativeHeight="251659264" behindDoc="1" locked="0" layoutInCell="1" allowOverlap="1">
            <wp:simplePos x="0" y="0"/>
            <wp:positionH relativeFrom="margin">
              <wp:posOffset>538903</wp:posOffset>
            </wp:positionH>
            <wp:positionV relativeFrom="paragraph">
              <wp:posOffset>207010</wp:posOffset>
            </wp:positionV>
            <wp:extent cx="3996267" cy="2303365"/>
            <wp:effectExtent l="0" t="0" r="4445" b="190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9575" cy="231103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2D776D" w:rsidRPr="009D531E" w:rsidRDefault="002D776D" w:rsidP="002D776D">
      <w:pPr>
        <w:pStyle w:val="ListParagraph"/>
        <w:spacing w:line="360" w:lineRule="auto"/>
        <w:ind w:left="0" w:firstLine="720"/>
        <w:jc w:val="both"/>
        <w:rPr>
          <w:szCs w:val="24"/>
        </w:rPr>
      </w:pPr>
    </w:p>
    <w:p w:rsidR="006C5A65" w:rsidRPr="009D531E" w:rsidRDefault="006C5A65" w:rsidP="006C5A65">
      <w:pPr>
        <w:spacing w:line="360" w:lineRule="auto"/>
        <w:ind w:firstLine="720"/>
        <w:jc w:val="both"/>
        <w:sectPr w:rsidR="006C5A65" w:rsidRPr="009D531E" w:rsidSect="006C5A65">
          <w:type w:val="continuous"/>
          <w:pgSz w:w="11907" w:h="16840" w:code="9"/>
          <w:pgMar w:top="1418" w:right="1418" w:bottom="1418" w:left="1701" w:header="567" w:footer="567" w:gutter="0"/>
          <w:cols w:num="2" w:space="567"/>
          <w:docGrid w:linePitch="360"/>
        </w:sectPr>
      </w:pPr>
    </w:p>
    <w:p w:rsidR="002D776D" w:rsidRPr="009D531E" w:rsidRDefault="002D776D"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6C5A65">
      <w:pPr>
        <w:spacing w:line="360" w:lineRule="auto"/>
        <w:jc w:val="center"/>
      </w:pPr>
      <w:r w:rsidRPr="009D531E">
        <w:rPr>
          <w:b/>
        </w:rPr>
        <w:t xml:space="preserve">Gambar 2. </w:t>
      </w:r>
      <w:r w:rsidRPr="009D531E">
        <w:t>Spektra IR dari (a) eugenol, b) polieugenol dan (c) co-EEGDMA 6%</w:t>
      </w:r>
    </w:p>
    <w:p w:rsidR="00BF6805" w:rsidRPr="009D531E" w:rsidRDefault="00BF6805" w:rsidP="006C5A65">
      <w:pPr>
        <w:spacing w:line="360" w:lineRule="auto"/>
        <w:jc w:val="center"/>
        <w:rPr>
          <w:rStyle w:val="apple-style-span"/>
          <w:b/>
        </w:rPr>
      </w:pPr>
    </w:p>
    <w:p w:rsidR="006C5A65" w:rsidRPr="009D531E" w:rsidRDefault="006C5A65" w:rsidP="002D776D">
      <w:pPr>
        <w:spacing w:line="360" w:lineRule="auto"/>
        <w:ind w:firstLine="720"/>
        <w:jc w:val="both"/>
      </w:pPr>
      <w:r w:rsidRPr="009D531E">
        <w:rPr>
          <w:noProof/>
        </w:rPr>
        <w:drawing>
          <wp:anchor distT="0" distB="0" distL="114300" distR="114300" simplePos="0" relativeHeight="251665408" behindDoc="1" locked="0" layoutInCell="1" allowOverlap="1" wp14:anchorId="5C979A04" wp14:editId="3EFC63B8">
            <wp:simplePos x="0" y="0"/>
            <wp:positionH relativeFrom="column">
              <wp:posOffset>496570</wp:posOffset>
            </wp:positionH>
            <wp:positionV relativeFrom="paragraph">
              <wp:posOffset>6985</wp:posOffset>
            </wp:positionV>
            <wp:extent cx="4325086" cy="2192867"/>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8452" cy="219964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6C5A65" w:rsidRPr="009D531E" w:rsidRDefault="006C5A65" w:rsidP="002D776D">
      <w:pPr>
        <w:spacing w:line="360" w:lineRule="auto"/>
        <w:ind w:firstLine="720"/>
        <w:jc w:val="both"/>
      </w:pPr>
    </w:p>
    <w:p w:rsidR="00BF6805" w:rsidRPr="009D531E" w:rsidRDefault="006C5A65" w:rsidP="006C5A65">
      <w:pPr>
        <w:spacing w:line="360" w:lineRule="auto"/>
        <w:jc w:val="center"/>
      </w:pPr>
      <w:r w:rsidRPr="009D531E">
        <w:rPr>
          <w:b/>
        </w:rPr>
        <w:t xml:space="preserve">Gambar 3. </w:t>
      </w:r>
      <w:r w:rsidRPr="009D531E">
        <w:t xml:space="preserve">Spektra IR dari co-EEGDMA (a) 12% (b) 6% dan (c) 2% </w:t>
      </w:r>
    </w:p>
    <w:p w:rsidR="00BF6805" w:rsidRPr="009D531E" w:rsidRDefault="00BF6805" w:rsidP="006C5A65">
      <w:pPr>
        <w:spacing w:line="360" w:lineRule="auto"/>
        <w:jc w:val="center"/>
      </w:pPr>
    </w:p>
    <w:p w:rsidR="00BF6805" w:rsidRPr="009D531E" w:rsidRDefault="00BF6805" w:rsidP="006C5A65">
      <w:pPr>
        <w:spacing w:line="360" w:lineRule="auto"/>
        <w:jc w:val="center"/>
        <w:sectPr w:rsidR="00BF6805" w:rsidRPr="009D531E" w:rsidSect="006C5A65">
          <w:type w:val="continuous"/>
          <w:pgSz w:w="11907" w:h="16840" w:code="9"/>
          <w:pgMar w:top="1418" w:right="1418" w:bottom="1418" w:left="1701" w:header="567" w:footer="567" w:gutter="0"/>
          <w:cols w:space="567"/>
          <w:docGrid w:linePitch="360"/>
        </w:sectPr>
      </w:pPr>
    </w:p>
    <w:p w:rsidR="002D776D" w:rsidRPr="009D531E" w:rsidRDefault="00A870CA" w:rsidP="009D531E">
      <w:pPr>
        <w:pStyle w:val="ListParagraph"/>
        <w:spacing w:line="360" w:lineRule="auto"/>
        <w:ind w:left="0"/>
        <w:jc w:val="both"/>
        <w:rPr>
          <w:szCs w:val="24"/>
        </w:rPr>
      </w:pPr>
      <w:r w:rsidRPr="009D531E">
        <w:rPr>
          <w:szCs w:val="24"/>
        </w:rPr>
        <w:t>Serapan pada 3448</w:t>
      </w:r>
      <w:proofErr w:type="gramStart"/>
      <w:r w:rsidRPr="009D531E">
        <w:rPr>
          <w:szCs w:val="24"/>
        </w:rPr>
        <w:t>,72</w:t>
      </w:r>
      <w:proofErr w:type="gramEnd"/>
      <w:r w:rsidRPr="009D531E">
        <w:rPr>
          <w:szCs w:val="24"/>
        </w:rPr>
        <w:t xml:space="preserve"> cm</w:t>
      </w:r>
      <w:r w:rsidRPr="009D531E">
        <w:rPr>
          <w:szCs w:val="24"/>
          <w:vertAlign w:val="superscript"/>
        </w:rPr>
        <w:t>-1</w:t>
      </w:r>
      <w:r w:rsidRPr="009D531E">
        <w:rPr>
          <w:szCs w:val="24"/>
        </w:rPr>
        <w:t xml:space="preserve"> </w:t>
      </w:r>
      <w:r w:rsidR="003C5F18" w:rsidRPr="009D531E">
        <w:rPr>
          <w:szCs w:val="24"/>
        </w:rPr>
        <w:t>menunjukkan adanya gugus –OH dan m</w:t>
      </w:r>
      <w:r w:rsidRPr="009D531E">
        <w:rPr>
          <w:szCs w:val="24"/>
        </w:rPr>
        <w:t>unculnya puncak ganda (</w:t>
      </w:r>
      <w:r w:rsidRPr="009D531E">
        <w:rPr>
          <w:i/>
          <w:szCs w:val="24"/>
        </w:rPr>
        <w:t>double peak</w:t>
      </w:r>
      <w:r w:rsidRPr="009D531E">
        <w:rPr>
          <w:szCs w:val="24"/>
        </w:rPr>
        <w:t>) pada daerah 3500-</w:t>
      </w:r>
      <w:r w:rsidRPr="009D531E">
        <w:rPr>
          <w:szCs w:val="24"/>
        </w:rPr>
        <w:t>3200 cm</w:t>
      </w:r>
      <w:r w:rsidRPr="009D531E">
        <w:rPr>
          <w:szCs w:val="24"/>
          <w:vertAlign w:val="superscript"/>
        </w:rPr>
        <w:t>-1</w:t>
      </w:r>
      <w:r w:rsidRPr="009D531E">
        <w:rPr>
          <w:szCs w:val="24"/>
        </w:rPr>
        <w:t xml:space="preserve"> disebabkan karena sampelnya adalah berupa polimer. Pita-pita pada daerah 3000-2800 cm</w:t>
      </w:r>
      <w:r w:rsidRPr="009D531E">
        <w:rPr>
          <w:szCs w:val="24"/>
          <w:vertAlign w:val="superscript"/>
        </w:rPr>
        <w:t xml:space="preserve">-1 </w:t>
      </w:r>
      <w:r w:rsidRPr="009D531E">
        <w:rPr>
          <w:szCs w:val="24"/>
        </w:rPr>
        <w:t xml:space="preserve">kompleks </w:t>
      </w:r>
      <w:r w:rsidRPr="009D531E">
        <w:rPr>
          <w:szCs w:val="24"/>
        </w:rPr>
        <w:lastRenderedPageBreak/>
        <w:t>menunjukkan adanya gugus metilen dan metil. Hal ini didukung oleh adanya pita-pita pada 1450 cm</w:t>
      </w:r>
      <w:r w:rsidRPr="009D531E">
        <w:rPr>
          <w:szCs w:val="24"/>
          <w:vertAlign w:val="superscript"/>
        </w:rPr>
        <w:t xml:space="preserve">-1 </w:t>
      </w:r>
      <w:r w:rsidRPr="009D531E">
        <w:rPr>
          <w:szCs w:val="24"/>
        </w:rPr>
        <w:t>dan 1370 cm</w:t>
      </w:r>
      <w:r w:rsidRPr="009D531E">
        <w:rPr>
          <w:szCs w:val="24"/>
          <w:vertAlign w:val="superscript"/>
        </w:rPr>
        <w:t>-1</w:t>
      </w:r>
      <w:r w:rsidRPr="009D531E">
        <w:rPr>
          <w:szCs w:val="24"/>
        </w:rPr>
        <w:t>, yakni gugus metil (‒CH</w:t>
      </w:r>
      <w:r w:rsidRPr="009D531E">
        <w:rPr>
          <w:szCs w:val="24"/>
          <w:vertAlign w:val="subscript"/>
        </w:rPr>
        <w:t>3</w:t>
      </w:r>
      <w:r w:rsidRPr="009D531E">
        <w:rPr>
          <w:szCs w:val="24"/>
        </w:rPr>
        <w:t>) yang ditujukkan oleh pita serapan pada 1365,60 cm</w:t>
      </w:r>
      <w:r w:rsidRPr="009D531E">
        <w:rPr>
          <w:szCs w:val="24"/>
          <w:vertAlign w:val="superscript"/>
        </w:rPr>
        <w:t>-1</w:t>
      </w:r>
      <w:r w:rsidRPr="009D531E">
        <w:rPr>
          <w:szCs w:val="24"/>
        </w:rPr>
        <w:t>, dan adanya gugus metilen (‒CH</w:t>
      </w:r>
      <w:r w:rsidRPr="009D531E">
        <w:rPr>
          <w:szCs w:val="24"/>
          <w:vertAlign w:val="subscript"/>
        </w:rPr>
        <w:t>2</w:t>
      </w:r>
      <w:r w:rsidRPr="009D531E">
        <w:rPr>
          <w:szCs w:val="24"/>
        </w:rPr>
        <w:t>) ditunjukkan oleh serapan pada 1435,04 cm</w:t>
      </w:r>
      <w:r w:rsidRPr="009D531E">
        <w:rPr>
          <w:szCs w:val="24"/>
          <w:vertAlign w:val="superscript"/>
        </w:rPr>
        <w:t>-1</w:t>
      </w:r>
      <w:r w:rsidRPr="009D531E">
        <w:rPr>
          <w:szCs w:val="24"/>
        </w:rPr>
        <w:t xml:space="preserve">. </w:t>
      </w:r>
      <w:r w:rsidR="003C5F18" w:rsidRPr="009D531E">
        <w:rPr>
          <w:szCs w:val="24"/>
        </w:rPr>
        <w:t xml:space="preserve">Bukti </w:t>
      </w:r>
      <w:r w:rsidR="002D776D" w:rsidRPr="009D531E">
        <w:rPr>
          <w:szCs w:val="24"/>
        </w:rPr>
        <w:t>lain adalah hilangnya serapan-serapan pada daerah 1000 – 650 cm</w:t>
      </w:r>
      <w:r w:rsidR="002D776D" w:rsidRPr="009D531E">
        <w:rPr>
          <w:szCs w:val="24"/>
          <w:vertAlign w:val="superscript"/>
        </w:rPr>
        <w:t>-1</w:t>
      </w:r>
      <w:r w:rsidR="002D776D" w:rsidRPr="009D531E">
        <w:rPr>
          <w:szCs w:val="24"/>
        </w:rPr>
        <w:t>, hal ini menunjukkan telah terjadi reaksi adisi terhadap ikatan rangkap pada eugenol, artinya telah terjadi reaksi polimerisasi eugenol dan terbentuk co-EEGDMA. Timbulnya serapan 2931,8 cm</w:t>
      </w:r>
      <w:r w:rsidR="002D776D" w:rsidRPr="009D531E">
        <w:rPr>
          <w:szCs w:val="24"/>
          <w:vertAlign w:val="superscript"/>
        </w:rPr>
        <w:t>-1</w:t>
      </w:r>
      <w:r w:rsidR="002D776D" w:rsidRPr="009D531E">
        <w:rPr>
          <w:szCs w:val="24"/>
        </w:rPr>
        <w:t xml:space="preserve"> pada polimer hasil sintesis yang terbentuk menunjukkan adanya CHsp</w:t>
      </w:r>
      <w:r w:rsidR="002D776D" w:rsidRPr="009D531E">
        <w:rPr>
          <w:szCs w:val="24"/>
          <w:vertAlign w:val="superscript"/>
        </w:rPr>
        <w:t>3</w:t>
      </w:r>
      <w:r w:rsidR="002D776D" w:rsidRPr="009D531E">
        <w:rPr>
          <w:szCs w:val="24"/>
        </w:rPr>
        <w:t>. Adanya gugus ‒OH ditunjukkan pada serapan 3510,42 cm</w:t>
      </w:r>
      <w:r w:rsidR="002D776D" w:rsidRPr="009D531E">
        <w:rPr>
          <w:szCs w:val="24"/>
          <w:vertAlign w:val="superscript"/>
        </w:rPr>
        <w:t>-1</w:t>
      </w:r>
      <w:r w:rsidR="002D776D" w:rsidRPr="009D531E">
        <w:rPr>
          <w:szCs w:val="24"/>
        </w:rPr>
        <w:t xml:space="preserve"> dan gugus C=C aromatik pada benzena ditunjukkan pada serapan 1604,77 cm</w:t>
      </w:r>
      <w:r w:rsidR="002D776D" w:rsidRPr="009D531E">
        <w:rPr>
          <w:szCs w:val="24"/>
          <w:vertAlign w:val="superscript"/>
        </w:rPr>
        <w:t>-1</w:t>
      </w:r>
      <w:r w:rsidR="002D776D" w:rsidRPr="009D531E">
        <w:rPr>
          <w:szCs w:val="24"/>
        </w:rPr>
        <w:t xml:space="preserve">. </w:t>
      </w:r>
    </w:p>
    <w:p w:rsidR="002D776D" w:rsidRPr="009D531E" w:rsidRDefault="002D776D" w:rsidP="009D531E">
      <w:pPr>
        <w:pStyle w:val="ListParagraph"/>
        <w:spacing w:line="360" w:lineRule="auto"/>
        <w:ind w:left="0" w:firstLine="720"/>
        <w:jc w:val="both"/>
        <w:rPr>
          <w:szCs w:val="24"/>
        </w:rPr>
      </w:pPr>
      <w:r w:rsidRPr="009D531E">
        <w:rPr>
          <w:szCs w:val="24"/>
        </w:rPr>
        <w:t xml:space="preserve">Spektra IR pada Gambar 2 juga memperlihatkan bahwa gugus ‒OH pada spektra c, yakni co-EEGDMA 6% memiliki absorbsi yang kuat, hal ini mengindikasikan bahwa spectra senyawa c memiliki gugus ‒OH yang lebih melimpah dibandingkan polieugenol (spektra b), hal ini terjadi dikarenakan efek gabungan dari absorpsi gugus ‒OH akan menghasilkan suatu puncak yang bersifat medium atau kuat. Absorpsi yang kuat ini juga terjadi bukan hanya pada gugus ‒OH, melainkan hampir semua spektra pada co-EEGDMA mempunyai absorpsi yang lebih kuat </w:t>
      </w:r>
      <w:r w:rsidRPr="009D531E">
        <w:rPr>
          <w:szCs w:val="24"/>
        </w:rPr>
        <w:t xml:space="preserve">dibandingkan polieugenol, sehingga dapat disimpulkan bahwa kopolimerisasi telah berhasil. </w:t>
      </w:r>
    </w:p>
    <w:p w:rsidR="002D776D" w:rsidRPr="009D531E" w:rsidRDefault="002D776D" w:rsidP="009D531E">
      <w:pPr>
        <w:spacing w:line="360" w:lineRule="auto"/>
        <w:ind w:firstLine="720"/>
        <w:jc w:val="both"/>
      </w:pPr>
      <w:r w:rsidRPr="009D531E">
        <w:t>Gambar 3 merupakan spektra</w:t>
      </w:r>
      <w:r w:rsidRPr="009D531E">
        <w:rPr>
          <w:lang w:val="id-ID"/>
        </w:rPr>
        <w:t xml:space="preserve"> dari </w:t>
      </w:r>
      <w:r w:rsidRPr="009D531E">
        <w:t>co-EEGDMA 2, 6, dan 12%.</w:t>
      </w:r>
      <w:r w:rsidRPr="009D531E">
        <w:rPr>
          <w:lang w:val="id-ID"/>
        </w:rPr>
        <w:t xml:space="preserve"> S</w:t>
      </w:r>
      <w:r w:rsidRPr="009D531E">
        <w:t>pektra tersebut</w:t>
      </w:r>
      <w:r w:rsidRPr="009D531E">
        <w:rPr>
          <w:lang w:val="id-ID"/>
        </w:rPr>
        <w:t xml:space="preserve"> </w:t>
      </w:r>
      <w:r w:rsidRPr="009D531E">
        <w:t>menunjukkan bahwa ketiga polimer tersebut mempunyai</w:t>
      </w:r>
      <w:r w:rsidRPr="009D531E">
        <w:rPr>
          <w:lang w:val="id-ID"/>
        </w:rPr>
        <w:t xml:space="preserve"> </w:t>
      </w:r>
      <w:r w:rsidRPr="009D531E">
        <w:t>pola yang hampir sama, hal ini</w:t>
      </w:r>
      <w:r w:rsidRPr="009D531E">
        <w:rPr>
          <w:lang w:val="id-ID"/>
        </w:rPr>
        <w:t xml:space="preserve"> </w:t>
      </w:r>
      <w:r w:rsidRPr="009D531E">
        <w:t>karena tidak ada gugus baru yang muncul atau hilang, sehingga gugus fungsi ketiganya tersebut dapat dikatakan sama,</w:t>
      </w:r>
      <w:r w:rsidRPr="009D531E">
        <w:rPr>
          <w:lang w:val="id-ID"/>
        </w:rPr>
        <w:t xml:space="preserve"> </w:t>
      </w:r>
      <w:r w:rsidRPr="009D531E">
        <w:t>termasuk serapan pada 1750 cm</w:t>
      </w:r>
      <w:r w:rsidRPr="009D531E">
        <w:rPr>
          <w:vertAlign w:val="superscript"/>
        </w:rPr>
        <w:t>-1</w:t>
      </w:r>
      <w:r w:rsidRPr="009D531E">
        <w:t xml:space="preserve"> yang merupakan serapan khas C=O pada co-EEGDMA, sedangkan pada polieugenol tidak memiliki serapan ini (Gambar 2b). Serapan spektra pada ketiga polimer tersebut mempunyai</w:t>
      </w:r>
      <w:r w:rsidRPr="009D531E">
        <w:rPr>
          <w:lang w:val="id-ID"/>
        </w:rPr>
        <w:t xml:space="preserve"> </w:t>
      </w:r>
      <w:r w:rsidRPr="009D531E">
        <w:t xml:space="preserve">pola yang hampir </w:t>
      </w:r>
      <w:proofErr w:type="gramStart"/>
      <w:r w:rsidRPr="009D531E">
        <w:t>sama</w:t>
      </w:r>
      <w:proofErr w:type="gramEnd"/>
      <w:r w:rsidRPr="009D531E">
        <w:t>, oleh karena itu perbedaan ketiganya dapat dilihat atau dibedakan berdasarkan luas area spektra dan rasio</w:t>
      </w:r>
      <w:r w:rsidRPr="009D531E">
        <w:rPr>
          <w:lang w:val="id-ID"/>
        </w:rPr>
        <w:t xml:space="preserve"> </w:t>
      </w:r>
      <w:r w:rsidRPr="009D531E">
        <w:t>intensitas masing-masing serapan.</w:t>
      </w:r>
    </w:p>
    <w:p w:rsidR="002D776D" w:rsidRPr="009D531E" w:rsidRDefault="002D776D" w:rsidP="009D531E">
      <w:pPr>
        <w:spacing w:line="360" w:lineRule="auto"/>
        <w:ind w:firstLine="720"/>
        <w:jc w:val="both"/>
      </w:pPr>
      <w:r w:rsidRPr="009D531E">
        <w:t>Karakterisasi serbuk polimer yang terbentuk selanjutnya dianalisis menggunakan SEM</w:t>
      </w:r>
      <w:r w:rsidR="003C5F18" w:rsidRPr="009D531E">
        <w:t xml:space="preserve">. </w:t>
      </w:r>
      <w:r w:rsidR="00AE3D2E" w:rsidRPr="009D531E">
        <w:t xml:space="preserve">Karakterisasi dengan </w:t>
      </w:r>
      <w:r w:rsidRPr="009D531E">
        <w:t>SEM akan didapatkan informasi yang berkaitan dengan sifat fisik material khususnya morfologi permukaan material yang diuji (</w:t>
      </w:r>
      <w:r w:rsidRPr="009D531E">
        <w:rPr>
          <w:lang w:eastAsia="id-ID"/>
        </w:rPr>
        <w:t xml:space="preserve">Malboubi </w:t>
      </w:r>
      <w:r w:rsidRPr="009D531E">
        <w:rPr>
          <w:i/>
          <w:lang w:eastAsia="id-ID"/>
        </w:rPr>
        <w:t>et al.,</w:t>
      </w:r>
      <w:r w:rsidRPr="009D531E">
        <w:rPr>
          <w:lang w:eastAsia="id-ID"/>
        </w:rPr>
        <w:t xml:space="preserve"> 2011 </w:t>
      </w:r>
      <w:r w:rsidRPr="009D531E">
        <w:rPr>
          <w:lang w:val="id-ID" w:eastAsia="id-ID"/>
        </w:rPr>
        <w:t>d</w:t>
      </w:r>
      <w:r w:rsidRPr="009D531E">
        <w:rPr>
          <w:lang w:eastAsia="id-ID"/>
        </w:rPr>
        <w:t xml:space="preserve">an Mohammadkhani </w:t>
      </w:r>
      <w:r w:rsidRPr="009D531E">
        <w:rPr>
          <w:i/>
          <w:lang w:eastAsia="id-ID"/>
        </w:rPr>
        <w:t>et al.,</w:t>
      </w:r>
      <w:r w:rsidRPr="009D531E">
        <w:rPr>
          <w:lang w:eastAsia="id-ID"/>
        </w:rPr>
        <w:t xml:space="preserve"> 2011).</w:t>
      </w:r>
      <w:r w:rsidRPr="009D531E">
        <w:t xml:space="preserve"> Morfologi serbuk co-EEGDMA 6% selanjutnya dianalisis menggunakan SEM seperti yang tersaji pada Gambar 3. Morfologi </w:t>
      </w:r>
      <w:r w:rsidR="00AE3D2E" w:rsidRPr="009D531E">
        <w:t xml:space="preserve">co-EEGDMA 6% </w:t>
      </w:r>
      <w:r w:rsidRPr="009D531E">
        <w:t xml:space="preserve">menunjukkan bahwa serbuk </w:t>
      </w:r>
      <w:r w:rsidR="00AE3D2E" w:rsidRPr="009D531E">
        <w:t xml:space="preserve">serbuk </w:t>
      </w:r>
      <w:r w:rsidRPr="009D531E">
        <w:t xml:space="preserve">co-EEGDMA 6% memiliki pola </w:t>
      </w:r>
      <w:r w:rsidRPr="009D531E">
        <w:lastRenderedPageBreak/>
        <w:t xml:space="preserve">morfologi yang hampir sama dan seragam, </w:t>
      </w:r>
      <w:r w:rsidR="00AE3D2E" w:rsidRPr="009D531E">
        <w:t xml:space="preserve">yakni </w:t>
      </w:r>
      <w:r w:rsidRPr="009D531E">
        <w:t xml:space="preserve">berbentuk bongkahan yang padat dan saling pisah satu dengan lainnya. Hasil SEM yang dilakukan oleh </w:t>
      </w:r>
      <w:r w:rsidR="00193B22" w:rsidRPr="009D531E">
        <w:t>Silvianti</w:t>
      </w:r>
      <w:r w:rsidRPr="009D531E">
        <w:t xml:space="preserve"> </w:t>
      </w:r>
      <w:r w:rsidRPr="009D531E">
        <w:rPr>
          <w:i/>
        </w:rPr>
        <w:t>et al</w:t>
      </w:r>
      <w:r w:rsidRPr="009D531E">
        <w:t xml:space="preserve"> </w:t>
      </w:r>
      <w:r w:rsidR="00193B22" w:rsidRPr="009D531E">
        <w:t>(2017</w:t>
      </w:r>
      <w:r w:rsidRPr="009D531E">
        <w:t xml:space="preserve">) terhadap senyawa turunan polieugenol lainnya, yaitu co-EDVB </w:t>
      </w:r>
      <w:r w:rsidR="00AE3D2E" w:rsidRPr="009D531E">
        <w:t>(H</w:t>
      </w:r>
      <w:r w:rsidRPr="009D531E">
        <w:t>asil polimerisasi antara eugenol dengan divinil benzene</w:t>
      </w:r>
      <w:r w:rsidR="00AE3D2E" w:rsidRPr="009D531E">
        <w:t>,</w:t>
      </w:r>
      <w:r w:rsidRPr="009D531E">
        <w:t xml:space="preserve"> DVB) juga menunjukkan hal yang </w:t>
      </w:r>
      <w:proofErr w:type="gramStart"/>
      <w:r w:rsidRPr="009D531E">
        <w:t>sama</w:t>
      </w:r>
      <w:proofErr w:type="gramEnd"/>
      <w:r w:rsidRPr="009D531E">
        <w:t>, yakni pola morfologi yang hampir sama dan seragam.</w:t>
      </w:r>
    </w:p>
    <w:p w:rsidR="00BF6805" w:rsidRPr="009D531E" w:rsidRDefault="00BF6805" w:rsidP="009D531E">
      <w:pPr>
        <w:spacing w:line="360" w:lineRule="auto"/>
        <w:jc w:val="both"/>
        <w:rPr>
          <w:b/>
        </w:rPr>
      </w:pPr>
      <w:r w:rsidRPr="009D531E">
        <w:rPr>
          <w:b/>
        </w:rPr>
        <w:t>Analisis H-NMR Co-EEGDMA 6%</w:t>
      </w:r>
    </w:p>
    <w:p w:rsidR="00BF6805" w:rsidRPr="009D531E" w:rsidRDefault="00BF6805" w:rsidP="009D531E">
      <w:pPr>
        <w:spacing w:line="360" w:lineRule="auto"/>
        <w:ind w:firstLine="720"/>
        <w:jc w:val="both"/>
      </w:pPr>
      <w:r w:rsidRPr="009D531E">
        <w:t xml:space="preserve">Analisis selanjutnya terhadap co-EEGDMA adalah analisis H-NMR menggunakan spektrometer H-NMR 400 MHz. Analisis spektra </w:t>
      </w:r>
      <w:r w:rsidRPr="009D531E">
        <w:rPr>
          <w:vertAlign w:val="superscript"/>
        </w:rPr>
        <w:t>1</w:t>
      </w:r>
      <w:r w:rsidRPr="009D531E">
        <w:t>H-NMR terhadap co-EEGDMA (Gambar 5) memberikan serapan pada beberapa daerah, yaitu pergeseran kimia pada 6,59 – 6,79 adalah proton 3H dari benzena, kemudian pergeseran 2H dari –CH</w:t>
      </w:r>
      <w:r w:rsidRPr="009D531E">
        <w:rPr>
          <w:vertAlign w:val="subscript"/>
        </w:rPr>
        <w:t>2</w:t>
      </w:r>
      <w:r w:rsidRPr="009D531E">
        <w:t xml:space="preserve"> muncul pada 2,18 </w:t>
      </w:r>
    </w:p>
    <w:p w:rsidR="00981F2B" w:rsidRPr="009D531E" w:rsidRDefault="00981F2B" w:rsidP="00A870CA">
      <w:pPr>
        <w:spacing w:line="276" w:lineRule="auto"/>
        <w:ind w:firstLine="720"/>
        <w:jc w:val="both"/>
        <w:sectPr w:rsidR="00981F2B" w:rsidRPr="009D531E" w:rsidSect="006C5A65">
          <w:type w:val="continuous"/>
          <w:pgSz w:w="11907" w:h="16840" w:code="9"/>
          <w:pgMar w:top="1418" w:right="1418" w:bottom="1418" w:left="1701" w:header="567" w:footer="567" w:gutter="0"/>
          <w:cols w:num="2" w:space="567"/>
          <w:docGrid w:linePitch="360"/>
        </w:sectPr>
      </w:pPr>
    </w:p>
    <w:p w:rsidR="00BF6805" w:rsidRPr="009D531E" w:rsidRDefault="00BF6805" w:rsidP="002D776D">
      <w:pPr>
        <w:spacing w:line="360" w:lineRule="auto"/>
        <w:ind w:firstLine="720"/>
        <w:jc w:val="both"/>
      </w:pPr>
    </w:p>
    <w:p w:rsidR="002D776D" w:rsidRPr="009D531E" w:rsidRDefault="00981F2B" w:rsidP="002D776D">
      <w:pPr>
        <w:spacing w:line="360" w:lineRule="auto"/>
        <w:ind w:firstLine="720"/>
        <w:jc w:val="both"/>
      </w:pPr>
      <w:r w:rsidRPr="009D531E">
        <w:rPr>
          <w:noProof/>
        </w:rPr>
        <mc:AlternateContent>
          <mc:Choice Requires="wpg">
            <w:drawing>
              <wp:anchor distT="0" distB="0" distL="114300" distR="114300" simplePos="0" relativeHeight="251661312" behindDoc="0" locked="0" layoutInCell="1" allowOverlap="1">
                <wp:simplePos x="0" y="0"/>
                <wp:positionH relativeFrom="page">
                  <wp:posOffset>1254760</wp:posOffset>
                </wp:positionH>
                <wp:positionV relativeFrom="paragraph">
                  <wp:posOffset>24130</wp:posOffset>
                </wp:positionV>
                <wp:extent cx="5000625" cy="1771650"/>
                <wp:effectExtent l="19050" t="19050" r="9525"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00625" cy="1771650"/>
                          <a:chOff x="0" y="0"/>
                          <a:chExt cx="5000625" cy="1771650"/>
                        </a:xfrm>
                      </wpg:grpSpPr>
                      <pic:pic xmlns:pic="http://schemas.openxmlformats.org/drawingml/2006/picture">
                        <pic:nvPicPr>
                          <pic:cNvPr id="5" name="Picture 386" descr="powder_m016"/>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6975" cy="175260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321" descr="powder_m019"/>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524125" y="0"/>
                            <a:ext cx="2466975" cy="175260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7" name="Text Box 325"/>
                        <wps:cNvSpPr txBox="1">
                          <a:spLocks noChangeArrowheads="1"/>
                        </wps:cNvSpPr>
                        <wps:spPr bwMode="auto">
                          <a:xfrm>
                            <a:off x="9525" y="0"/>
                            <a:ext cx="246380" cy="260350"/>
                          </a:xfrm>
                          <a:prstGeom prst="rect">
                            <a:avLst/>
                          </a:prstGeom>
                          <a:solidFill>
                            <a:srgbClr val="000000"/>
                          </a:solidFill>
                          <a:ln w="12700">
                            <a:solidFill>
                              <a:srgbClr val="FFFFFF"/>
                            </a:solidFill>
                            <a:miter lim="800000"/>
                            <a:headEnd/>
                            <a:tailEnd/>
                          </a:ln>
                        </wps:spPr>
                        <wps:txbx>
                          <w:txbxContent>
                            <w:p w:rsidR="002D776D" w:rsidRPr="00E4769F" w:rsidRDefault="002D776D" w:rsidP="002D776D">
                              <w:pPr>
                                <w:rPr>
                                  <w:color w:val="FFFFFF"/>
                                </w:rPr>
                              </w:pPr>
                              <w:proofErr w:type="gramStart"/>
                              <w:r>
                                <w:rPr>
                                  <w:color w:val="FFFFFF"/>
                                </w:rPr>
                                <w:t>a</w:t>
                              </w:r>
                              <w:proofErr w:type="gramEnd"/>
                            </w:p>
                          </w:txbxContent>
                        </wps:txbx>
                        <wps:bodyPr rot="0" vert="horz" wrap="square" lIns="91440" tIns="45720" rIns="91440" bIns="45720" anchor="t" anchorCtr="0" upright="1">
                          <a:noAutofit/>
                        </wps:bodyPr>
                      </wps:wsp>
                      <wps:wsp>
                        <wps:cNvPr id="8" name="Text Box 334"/>
                        <wps:cNvSpPr txBox="1">
                          <a:spLocks noChangeArrowheads="1"/>
                        </wps:cNvSpPr>
                        <wps:spPr bwMode="auto">
                          <a:xfrm>
                            <a:off x="2533650" y="0"/>
                            <a:ext cx="245745" cy="260350"/>
                          </a:xfrm>
                          <a:prstGeom prst="rect">
                            <a:avLst/>
                          </a:prstGeom>
                          <a:solidFill>
                            <a:srgbClr val="000000"/>
                          </a:solidFill>
                          <a:ln w="12700">
                            <a:solidFill>
                              <a:srgbClr val="FFFFFF"/>
                            </a:solidFill>
                            <a:miter lim="800000"/>
                            <a:headEnd/>
                            <a:tailEnd/>
                          </a:ln>
                        </wps:spPr>
                        <wps:txbx>
                          <w:txbxContent>
                            <w:p w:rsidR="002D776D" w:rsidRPr="00E4769F" w:rsidRDefault="002D776D" w:rsidP="002D776D">
                              <w:pPr>
                                <w:rPr>
                                  <w:color w:val="FFFFFF"/>
                                </w:rPr>
                              </w:pPr>
                              <w:proofErr w:type="gramStart"/>
                              <w:r>
                                <w:rPr>
                                  <w:color w:val="FFFFFF"/>
                                </w:rPr>
                                <w:t>ba</w:t>
                              </w:r>
                              <w:proofErr w:type="gramEnd"/>
                            </w:p>
                          </w:txbxContent>
                        </wps:txbx>
                        <wps:bodyPr rot="0" vert="horz" wrap="square" lIns="91440" tIns="45720" rIns="91440" bIns="45720" anchor="t" anchorCtr="0" upright="1">
                          <a:noAutofit/>
                        </wps:bodyPr>
                      </wps:wsp>
                      <pic:pic xmlns:pic="http://schemas.openxmlformats.org/drawingml/2006/picture">
                        <pic:nvPicPr>
                          <pic:cNvPr id="9" name="Picture 29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9525" y="1562100"/>
                            <a:ext cx="246697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29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533650" y="1562100"/>
                            <a:ext cx="246697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4" o:spid="_x0000_s1026" style="position:absolute;left:0;text-align:left;margin-left:98.8pt;margin-top:1.9pt;width:393.75pt;height:139.5pt;z-index:251661312;mso-position-horizontal-relative:page" coordsize="50006,1771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6" o:spid="_x0000_s1027" type="#_x0000_t75" alt="powder_m016" style="position:absolute;width:24669;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Ddf3DAAAA2gAAAA8AAABkcnMvZG93bnJldi54bWxEj92KwjAUhO+FfYdwFrzTdBVFu0ZZBUEF&#10;Bf9YvDs0Z9uyzUltota3N4Lg5TAz3zCjSW0KcaXK5ZYVfLUjEMSJ1TmnCg77eWsAwnlkjYVlUnAn&#10;B5PxR2OEsbY33tJ151MRIOxiVJB5X8ZSuiQjg65tS+Lg/dnKoA+ySqWu8BbgppCdKOpLgzmHhQxL&#10;mmWU/O8uRoEdbupV+TvN5aC7lptz93Q8RUulmp/1zzcIT7V/h1/thVbQg+eVcAPk+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IN1/cMAAADaAAAADwAAAAAAAAAAAAAAAACf&#10;AgAAZHJzL2Rvd25yZXYueG1sUEsFBgAAAAAEAAQA9wAAAI8DAAAAAA==&#10;" stroked="t" strokeweight="1.5pt">
                  <v:imagedata r:id="rId16" o:title="powder_m016"/>
                  <v:path arrowok="t"/>
                </v:shape>
                <v:shape id="Picture 321" o:spid="_x0000_s1028" type="#_x0000_t75" alt="powder_m019" style="position:absolute;left:25241;width:24670;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4o/rCAAAA2gAAAA8AAABkcnMvZG93bnJldi54bWxEj09rwkAUxO9Cv8PyCt5001BFoqu0glBP&#10;4n+8PbLPJDb7NmRXE/303YLgcZiZ3zCTWWtKcaPaFZYVfPQjEMSp1QVnCnbbRW8EwnlkjaVlUnAn&#10;B7PpW2eCibYNr+m28ZkIEHYJKsi9rxIpXZqTQde3FXHwzrY26IOsM6lrbALclDKOoqE0WHBYyLGi&#10;eU7p7+ZqFDx8uZivDg3G+B3vj3w5RZ+DpVLd9/ZrDMJT61/hZ/tHKxjC/5VwA+T0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9uKP6wgAAANoAAAAPAAAAAAAAAAAAAAAAAJ8C&#10;AABkcnMvZG93bnJldi54bWxQSwUGAAAAAAQABAD3AAAAjgMAAAAA&#10;" stroked="t" strokeweight="1.5pt">
                  <v:imagedata r:id="rId17" o:title="powder_m019"/>
                  <v:path arrowok="t"/>
                </v:shape>
                <v:shapetype id="_x0000_t202" coordsize="21600,21600" o:spt="202" path="m,l,21600r21600,l21600,xe">
                  <v:stroke joinstyle="miter"/>
                  <v:path gradientshapeok="t" o:connecttype="rect"/>
                </v:shapetype>
                <v:shape id="Text Box 325" o:spid="_x0000_s1029" type="#_x0000_t202" style="position:absolute;left:95;width:2464;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i9MEA&#10;AADaAAAADwAAAGRycy9kb3ducmV2LnhtbESPQYvCMBSE7wv+h/AEb2vqHlytRnGFoket/QGP5tkU&#10;m5fapFr//WZhweMwM98w6+1gG/GgzteOFcymCQji0umaKwXFJftcgPABWWPjmBS8yMN2M/pYY6rd&#10;k8/0yEMlIoR9igpMCG0qpS8NWfRT1xJH7+o6iyHKrpK6w2eE20Z+JclcWqw5LhhsaW+ovOW9VbAv&#10;+nuxPGWLU/86zDIbTD4//ig1GQ+7FYhAQ3iH/9tHreAb/q7EGyA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34vTBAAAA2gAAAA8AAAAAAAAAAAAAAAAAmAIAAGRycy9kb3du&#10;cmV2LnhtbFBLBQYAAAAABAAEAPUAAACGAwAAAAA=&#10;" fillcolor="black" strokecolor="white" strokeweight="1pt">
                  <v:textbox>
                    <w:txbxContent>
                      <w:p w:rsidR="002D776D" w:rsidRPr="00E4769F" w:rsidRDefault="002D776D" w:rsidP="002D776D">
                        <w:pPr>
                          <w:rPr>
                            <w:color w:val="FFFFFF"/>
                          </w:rPr>
                        </w:pPr>
                        <w:proofErr w:type="gramStart"/>
                        <w:r>
                          <w:rPr>
                            <w:color w:val="FFFFFF"/>
                          </w:rPr>
                          <w:t>a</w:t>
                        </w:r>
                        <w:proofErr w:type="gramEnd"/>
                      </w:p>
                    </w:txbxContent>
                  </v:textbox>
                </v:shape>
                <v:shape id="Text Box 334" o:spid="_x0000_s1030" type="#_x0000_t202" style="position:absolute;left:25336;width:2457;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2hr0A&#10;AADaAAAADwAAAGRycy9kb3ducmV2LnhtbERPzYrCMBC+C75DGGFvmupBtBpFhbIe3doHGJqxKTaT&#10;2qRa394chD1+fP/b/WAb8aTO144VzGcJCOLS6ZorBcU1m65A+ICssXFMCt7kYb8bj7aYavfiP3rm&#10;oRIxhH2KCkwIbSqlLw1Z9DPXEkfu5jqLIcKukrrDVwy3jVwkyVJarDk2GGzpZKi8571VcCr6R7G+&#10;ZKtL//6dZzaYfHk+KvUzGQ4bEIGG8C/+us9aQdwar8QbIHc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h2hr0AAADaAAAADwAAAAAAAAAAAAAAAACYAgAAZHJzL2Rvd25yZXYu&#10;eG1sUEsFBgAAAAAEAAQA9QAAAIIDAAAAAA==&#10;" fillcolor="black" strokecolor="white" strokeweight="1pt">
                  <v:textbox>
                    <w:txbxContent>
                      <w:p w:rsidR="002D776D" w:rsidRPr="00E4769F" w:rsidRDefault="002D776D" w:rsidP="002D776D">
                        <w:pPr>
                          <w:rPr>
                            <w:color w:val="FFFFFF"/>
                          </w:rPr>
                        </w:pPr>
                        <w:proofErr w:type="gramStart"/>
                        <w:r>
                          <w:rPr>
                            <w:color w:val="FFFFFF"/>
                          </w:rPr>
                          <w:t>ba</w:t>
                        </w:r>
                        <w:proofErr w:type="gramEnd"/>
                      </w:p>
                    </w:txbxContent>
                  </v:textbox>
                </v:shape>
                <v:shape id="Picture 297" o:spid="_x0000_s1031" type="#_x0000_t75" style="position:absolute;left:95;top:15621;width:24670;height:2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c5mnBAAAA2gAAAA8AAABkcnMvZG93bnJldi54bWxEj0GLwjAUhO/C/ofwFvamqR5Eq7EUUXbB&#10;k1U8P5q3bdnmpTZZ2/rrjSB4HGbmG2ad9KYWN2pdZVnBdBKBIM6trrhQcD7txwsQziNrrC2TgoEc&#10;JJuP0RpjbTs+0i3zhQgQdjEqKL1vYildXpJBN7ENcfB+bWvQB9kWUrfYBbip5SyK5tJgxWGhxIa2&#10;JeV/2b9R8H3MO4vR/Nrddwc93IdL1qQXpb4++3QFwlPv3+FX+0crWMLzSrgBcvM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ac5mnBAAAA2gAAAA8AAAAAAAAAAAAAAAAAnwIA&#10;AGRycy9kb3ducmV2LnhtbFBLBQYAAAAABAAEAPcAAACNAwAAAAA=&#10;">
                  <v:imagedata r:id="rId18" o:title=""/>
                  <v:path arrowok="t"/>
                </v:shape>
                <v:shape id="Picture 299" o:spid="_x0000_s1032" type="#_x0000_t75" style="position:absolute;left:25336;top:15621;width:24670;height:2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z08DFAAAA2wAAAA8AAABkcnMvZG93bnJldi54bWxEj0FrwkAQhe8F/8MyQm91Y4paUlcpglCh&#10;RbR6H7PTJJqdjdk1pv++cyj0NsN7894382XvatVRGyrPBsajBBRx7m3FhYHD1/rpBVSIyBZrz2Tg&#10;hwIsF4OHOWbW33lH3T4WSkI4ZGigjLHJtA55SQ7DyDfEon371mGUtS20bfEu4a7WaZJMtcOKpaHE&#10;hlYl5Zf9zRm4fh7Tw/g8Oc2261XYfHTXyXOKxjwO+7dXUJH6+G/+u363gi/08osMoB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M9PAxQAAANsAAAAPAAAAAAAAAAAAAAAA&#10;AJ8CAABkcnMvZG93bnJldi54bWxQSwUGAAAAAAQABAD3AAAAkQMAAAAA&#10;">
                  <v:imagedata r:id="rId19" o:title=""/>
                  <v:path arrowok="t"/>
                </v:shape>
                <w10:wrap anchorx="page"/>
              </v:group>
            </w:pict>
          </mc:Fallback>
        </mc:AlternateContent>
      </w:r>
    </w:p>
    <w:p w:rsidR="002D776D" w:rsidRPr="009D531E" w:rsidRDefault="002D776D" w:rsidP="002D776D">
      <w:pPr>
        <w:spacing w:line="360" w:lineRule="auto"/>
      </w:pPr>
    </w:p>
    <w:p w:rsidR="002D776D" w:rsidRPr="009D531E" w:rsidRDefault="002D776D" w:rsidP="002D776D">
      <w:pPr>
        <w:spacing w:line="360" w:lineRule="auto"/>
      </w:pPr>
    </w:p>
    <w:p w:rsidR="002D776D" w:rsidRPr="009D531E" w:rsidRDefault="002D776D" w:rsidP="002D776D">
      <w:pPr>
        <w:spacing w:line="360" w:lineRule="auto"/>
      </w:pPr>
    </w:p>
    <w:p w:rsidR="002D776D" w:rsidRPr="009D531E" w:rsidRDefault="002D776D" w:rsidP="002D776D">
      <w:pPr>
        <w:spacing w:line="360" w:lineRule="auto"/>
      </w:pPr>
    </w:p>
    <w:p w:rsidR="002D776D" w:rsidRPr="009D531E" w:rsidRDefault="002D776D" w:rsidP="002D776D">
      <w:pPr>
        <w:spacing w:line="360" w:lineRule="auto"/>
      </w:pPr>
    </w:p>
    <w:p w:rsidR="00BF6805" w:rsidRPr="009D531E" w:rsidRDefault="00BF6805" w:rsidP="002D776D">
      <w:pPr>
        <w:spacing w:line="360" w:lineRule="auto"/>
        <w:jc w:val="center"/>
        <w:rPr>
          <w:b/>
        </w:rPr>
      </w:pPr>
    </w:p>
    <w:p w:rsidR="002D776D" w:rsidRPr="009D531E" w:rsidRDefault="002D776D" w:rsidP="002D776D">
      <w:pPr>
        <w:spacing w:line="360" w:lineRule="auto"/>
        <w:jc w:val="center"/>
        <w:rPr>
          <w:noProof/>
        </w:rPr>
      </w:pPr>
      <w:r w:rsidRPr="009D531E">
        <w:rPr>
          <w:b/>
        </w:rPr>
        <w:t xml:space="preserve">Gambar 4. </w:t>
      </w:r>
      <w:r w:rsidRPr="009D531E">
        <w:rPr>
          <w:noProof/>
        </w:rPr>
        <w:t>Morfologi hasil SEM dari serbuk co-EEGDMA 6%  (a) 700x (b) 1500x</w:t>
      </w:r>
    </w:p>
    <w:p w:rsidR="002D776D" w:rsidRPr="009D531E" w:rsidRDefault="00BF6805" w:rsidP="002D776D">
      <w:pPr>
        <w:spacing w:line="360" w:lineRule="auto"/>
        <w:ind w:firstLine="720"/>
        <w:jc w:val="both"/>
      </w:pPr>
      <w:r w:rsidRPr="009D531E">
        <w:rPr>
          <w:noProof/>
        </w:rPr>
        <w:drawing>
          <wp:anchor distT="0" distB="0" distL="114300" distR="114300" simplePos="0" relativeHeight="251667456" behindDoc="1" locked="0" layoutInCell="1" allowOverlap="1" wp14:anchorId="429F30A2" wp14:editId="70197E68">
            <wp:simplePos x="0" y="0"/>
            <wp:positionH relativeFrom="page">
              <wp:align>center</wp:align>
            </wp:positionH>
            <wp:positionV relativeFrom="paragraph">
              <wp:posOffset>126788</wp:posOffset>
            </wp:positionV>
            <wp:extent cx="4046220" cy="3192780"/>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6220" cy="31927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2D776D">
      <w:pPr>
        <w:spacing w:line="360" w:lineRule="auto"/>
        <w:ind w:firstLine="720"/>
        <w:jc w:val="both"/>
      </w:pPr>
    </w:p>
    <w:p w:rsidR="00BF6805" w:rsidRPr="009D531E" w:rsidRDefault="00BF6805" w:rsidP="00BF6805">
      <w:pPr>
        <w:jc w:val="center"/>
      </w:pPr>
      <w:r w:rsidRPr="009D531E">
        <w:rPr>
          <w:b/>
        </w:rPr>
        <w:t xml:space="preserve">Gambar 5. </w:t>
      </w:r>
      <w:r w:rsidRPr="009D531E">
        <w:t xml:space="preserve">Spektra </w:t>
      </w:r>
      <w:r w:rsidRPr="009D531E">
        <w:rPr>
          <w:vertAlign w:val="superscript"/>
        </w:rPr>
        <w:t>1</w:t>
      </w:r>
      <w:r w:rsidRPr="009D531E">
        <w:t>H-NMR (a) polieugenol (Kiswandono, 2014) dan</w:t>
      </w:r>
    </w:p>
    <w:p w:rsidR="00BF6805" w:rsidRPr="009D531E" w:rsidRDefault="00BF6805" w:rsidP="00BF6805">
      <w:pPr>
        <w:ind w:firstLine="720"/>
        <w:jc w:val="center"/>
      </w:pPr>
      <w:r w:rsidRPr="009D531E">
        <w:t>(b) co-EEGDMA 6%</w:t>
      </w:r>
    </w:p>
    <w:p w:rsidR="00BF6805" w:rsidRPr="009D531E" w:rsidRDefault="00BF6805" w:rsidP="00BF6805">
      <w:pPr>
        <w:ind w:firstLine="720"/>
        <w:jc w:val="center"/>
      </w:pPr>
    </w:p>
    <w:p w:rsidR="00BF6805" w:rsidRPr="009D531E" w:rsidRDefault="00BF6805" w:rsidP="00BF6805">
      <w:pPr>
        <w:ind w:firstLine="720"/>
        <w:jc w:val="center"/>
        <w:sectPr w:rsidR="00BF6805" w:rsidRPr="009D531E" w:rsidSect="00BF6805">
          <w:type w:val="continuous"/>
          <w:pgSz w:w="11907" w:h="16840" w:code="9"/>
          <w:pgMar w:top="1418" w:right="1418" w:bottom="1418" w:left="1701" w:header="567" w:footer="567" w:gutter="0"/>
          <w:cols w:space="567"/>
          <w:docGrid w:linePitch="360"/>
        </w:sectPr>
      </w:pPr>
    </w:p>
    <w:p w:rsidR="00A870CA" w:rsidRPr="009D531E" w:rsidRDefault="00AE3D2E" w:rsidP="00AE3D2E">
      <w:pPr>
        <w:autoSpaceDE w:val="0"/>
        <w:autoSpaceDN w:val="0"/>
        <w:adjustRightInd w:val="0"/>
        <w:spacing w:line="276" w:lineRule="auto"/>
        <w:jc w:val="both"/>
        <w:sectPr w:rsidR="00A870CA" w:rsidRPr="009D531E" w:rsidSect="00BF6805">
          <w:type w:val="continuous"/>
          <w:pgSz w:w="11907" w:h="16840" w:code="9"/>
          <w:pgMar w:top="1418" w:right="1418" w:bottom="1418" w:left="1701" w:header="567" w:footer="567" w:gutter="0"/>
          <w:cols w:num="2" w:space="567"/>
          <w:docGrid w:linePitch="360"/>
        </w:sectPr>
      </w:pPr>
      <w:r w:rsidRPr="009D531E">
        <w:t>Sampai 2</w:t>
      </w:r>
      <w:proofErr w:type="gramStart"/>
      <w:r w:rsidRPr="009D531E">
        <w:t>,19</w:t>
      </w:r>
      <w:proofErr w:type="gramEnd"/>
      <w:r w:rsidRPr="009D531E">
        <w:t xml:space="preserve"> serta munculnya puncak multiplet pada pergeseran  0,8 – 1,5 merupakan karakteristik dari gugus metil –CH</w:t>
      </w:r>
      <w:r w:rsidRPr="009D531E">
        <w:rPr>
          <w:vertAlign w:val="subscript"/>
        </w:rPr>
        <w:t>3</w:t>
      </w:r>
      <w:r w:rsidRPr="009D531E">
        <w:t xml:space="preserve"> yang merupakan tulang punggung polimer. </w:t>
      </w:r>
      <w:r w:rsidR="002D776D" w:rsidRPr="009D531E">
        <w:t xml:space="preserve">Analisis </w:t>
      </w:r>
      <w:r w:rsidR="002D776D" w:rsidRPr="009D531E">
        <w:rPr>
          <w:vertAlign w:val="superscript"/>
        </w:rPr>
        <w:t>1</w:t>
      </w:r>
      <w:r w:rsidR="002D776D" w:rsidRPr="009D531E">
        <w:t xml:space="preserve">H-NMR selengkapnya seperti terlihat pada Tabel 2. Berbeda pada spektra senyawa co-EDVB (Kiswandono, 2014), yakni pada puncak d, pada spektra co-EEGDMA lebih jelas terlihat </w:t>
      </w:r>
      <w:r w:rsidR="002D776D" w:rsidRPr="009D531E">
        <w:t>dibandingkan dengan spektra co-EDVB. Hal ini mengindikasikan bahwa rantai polimer kedua senyawa tersebut lebih terbuka. Spektra co-EEGDMA jika dibandingkan dengan spektra polieugenol (Gambar 5.</w:t>
      </w:r>
      <w:r w:rsidR="00A66327" w:rsidRPr="009D531E">
        <w:t>b</w:t>
      </w:r>
      <w:r w:rsidR="00193B22" w:rsidRPr="009D531E">
        <w:t>)</w:t>
      </w:r>
      <w:r w:rsidR="002D776D" w:rsidRPr="009D531E">
        <w:t xml:space="preserve"> terlihat bahwa ada peningkatan luas puncak‒OH, dan puncak benzena serta puncak dari metoksi (puncak a, b dan c) secara signifikan. </w:t>
      </w:r>
    </w:p>
    <w:p w:rsidR="002D776D" w:rsidRPr="009D531E" w:rsidRDefault="002D776D" w:rsidP="002D776D">
      <w:pPr>
        <w:tabs>
          <w:tab w:val="left" w:pos="360"/>
        </w:tabs>
        <w:spacing w:line="360" w:lineRule="auto"/>
        <w:jc w:val="both"/>
        <w:rPr>
          <w:b/>
        </w:rPr>
      </w:pPr>
    </w:p>
    <w:p w:rsidR="002D776D" w:rsidRPr="009D531E" w:rsidRDefault="002D776D" w:rsidP="002D776D">
      <w:pPr>
        <w:tabs>
          <w:tab w:val="left" w:pos="360"/>
        </w:tabs>
        <w:spacing w:line="360" w:lineRule="auto"/>
        <w:jc w:val="center"/>
      </w:pPr>
      <w:r w:rsidRPr="009D531E">
        <w:rPr>
          <w:b/>
        </w:rPr>
        <w:t xml:space="preserve">Tabel 2. </w:t>
      </w:r>
      <w:r w:rsidRPr="009D531E">
        <w:t xml:space="preserve">Analisis spektra </w:t>
      </w:r>
      <w:r w:rsidRPr="009D531E">
        <w:rPr>
          <w:vertAlign w:val="superscript"/>
        </w:rPr>
        <w:t>1</w:t>
      </w:r>
      <w:r w:rsidRPr="009D531E">
        <w:t>H-NMR co-EEGDMA 6%</w:t>
      </w:r>
    </w:p>
    <w:tbl>
      <w:tblPr>
        <w:tblW w:w="0" w:type="auto"/>
        <w:jc w:val="center"/>
        <w:tblBorders>
          <w:top w:val="single" w:sz="4" w:space="0" w:color="auto"/>
          <w:bottom w:val="single" w:sz="4" w:space="0" w:color="auto"/>
        </w:tblBorders>
        <w:tblLook w:val="04A0" w:firstRow="1" w:lastRow="0" w:firstColumn="1" w:lastColumn="0" w:noHBand="0" w:noVBand="1"/>
      </w:tblPr>
      <w:tblGrid>
        <w:gridCol w:w="1267"/>
        <w:gridCol w:w="1957"/>
        <w:gridCol w:w="2037"/>
        <w:gridCol w:w="2064"/>
      </w:tblGrid>
      <w:tr w:rsidR="00AE3D2E" w:rsidRPr="009D531E" w:rsidTr="003976F6">
        <w:trPr>
          <w:jc w:val="center"/>
        </w:trPr>
        <w:tc>
          <w:tcPr>
            <w:tcW w:w="1267" w:type="dxa"/>
            <w:tcBorders>
              <w:top w:val="single" w:sz="4" w:space="0" w:color="auto"/>
              <w:bottom w:val="single" w:sz="4" w:space="0" w:color="auto"/>
            </w:tcBorders>
          </w:tcPr>
          <w:p w:rsidR="002D776D" w:rsidRPr="009D531E" w:rsidRDefault="002D776D" w:rsidP="003976F6">
            <w:pPr>
              <w:tabs>
                <w:tab w:val="left" w:pos="360"/>
              </w:tabs>
              <w:jc w:val="center"/>
            </w:pPr>
            <w:r w:rsidRPr="009D531E">
              <w:t>Puncak</w:t>
            </w:r>
          </w:p>
        </w:tc>
        <w:tc>
          <w:tcPr>
            <w:tcW w:w="1957" w:type="dxa"/>
            <w:tcBorders>
              <w:top w:val="single" w:sz="4" w:space="0" w:color="auto"/>
              <w:bottom w:val="single" w:sz="4" w:space="0" w:color="auto"/>
            </w:tcBorders>
          </w:tcPr>
          <w:p w:rsidR="002D776D" w:rsidRPr="009D531E" w:rsidRDefault="002D776D" w:rsidP="003976F6">
            <w:pPr>
              <w:tabs>
                <w:tab w:val="left" w:pos="360"/>
              </w:tabs>
              <w:jc w:val="center"/>
            </w:pPr>
            <w:r w:rsidRPr="009D531E">
              <w:t>Pergeseran kimia</w:t>
            </w:r>
          </w:p>
          <w:p w:rsidR="002D776D" w:rsidRPr="009D531E" w:rsidRDefault="002D776D" w:rsidP="003976F6">
            <w:pPr>
              <w:tabs>
                <w:tab w:val="left" w:pos="360"/>
              </w:tabs>
              <w:jc w:val="center"/>
            </w:pPr>
            <w:r w:rsidRPr="009D531E">
              <w:t>δ (ppm)</w:t>
            </w:r>
          </w:p>
        </w:tc>
        <w:tc>
          <w:tcPr>
            <w:tcW w:w="2037" w:type="dxa"/>
            <w:tcBorders>
              <w:top w:val="single" w:sz="4" w:space="0" w:color="auto"/>
              <w:bottom w:val="single" w:sz="4" w:space="0" w:color="auto"/>
            </w:tcBorders>
          </w:tcPr>
          <w:p w:rsidR="002D776D" w:rsidRPr="009D531E" w:rsidRDefault="002D776D" w:rsidP="003976F6">
            <w:pPr>
              <w:tabs>
                <w:tab w:val="left" w:pos="360"/>
              </w:tabs>
              <w:jc w:val="center"/>
            </w:pPr>
            <w:r w:rsidRPr="009D531E">
              <w:t>Kenampakan</w:t>
            </w:r>
          </w:p>
        </w:tc>
        <w:tc>
          <w:tcPr>
            <w:tcW w:w="2064" w:type="dxa"/>
            <w:tcBorders>
              <w:top w:val="single" w:sz="4" w:space="0" w:color="auto"/>
              <w:bottom w:val="single" w:sz="4" w:space="0" w:color="auto"/>
            </w:tcBorders>
          </w:tcPr>
          <w:p w:rsidR="002D776D" w:rsidRPr="009D531E" w:rsidRDefault="002D776D" w:rsidP="003976F6">
            <w:pPr>
              <w:tabs>
                <w:tab w:val="left" w:pos="360"/>
              </w:tabs>
              <w:jc w:val="center"/>
            </w:pPr>
            <w:r w:rsidRPr="009D531E">
              <w:t>Jumlah dan kedudukan atom H</w:t>
            </w:r>
          </w:p>
        </w:tc>
      </w:tr>
      <w:tr w:rsidR="00AE3D2E" w:rsidRPr="009D531E" w:rsidTr="003976F6">
        <w:trPr>
          <w:jc w:val="center"/>
        </w:trPr>
        <w:tc>
          <w:tcPr>
            <w:tcW w:w="1267" w:type="dxa"/>
            <w:tcBorders>
              <w:top w:val="single" w:sz="4" w:space="0" w:color="auto"/>
            </w:tcBorders>
          </w:tcPr>
          <w:p w:rsidR="002D776D" w:rsidRPr="009D531E" w:rsidRDefault="002D776D" w:rsidP="003976F6">
            <w:pPr>
              <w:tabs>
                <w:tab w:val="left" w:pos="360"/>
              </w:tabs>
              <w:jc w:val="center"/>
            </w:pPr>
            <w:r w:rsidRPr="009D531E">
              <w:t>A</w:t>
            </w:r>
          </w:p>
        </w:tc>
        <w:tc>
          <w:tcPr>
            <w:tcW w:w="1957" w:type="dxa"/>
            <w:tcBorders>
              <w:top w:val="single" w:sz="4" w:space="0" w:color="auto"/>
            </w:tcBorders>
          </w:tcPr>
          <w:p w:rsidR="002D776D" w:rsidRPr="009D531E" w:rsidRDefault="002D776D" w:rsidP="003976F6">
            <w:pPr>
              <w:tabs>
                <w:tab w:val="left" w:pos="360"/>
              </w:tabs>
              <w:jc w:val="center"/>
            </w:pPr>
            <w:r w:rsidRPr="009D531E">
              <w:t>6,59 – 6,79</w:t>
            </w:r>
          </w:p>
        </w:tc>
        <w:tc>
          <w:tcPr>
            <w:tcW w:w="2037" w:type="dxa"/>
            <w:tcBorders>
              <w:top w:val="single" w:sz="4" w:space="0" w:color="auto"/>
            </w:tcBorders>
          </w:tcPr>
          <w:p w:rsidR="002D776D" w:rsidRPr="009D531E" w:rsidRDefault="002D776D" w:rsidP="003976F6">
            <w:pPr>
              <w:tabs>
                <w:tab w:val="left" w:pos="360"/>
              </w:tabs>
              <w:jc w:val="center"/>
            </w:pPr>
            <w:r w:rsidRPr="009D531E">
              <w:t>Multiplet</w:t>
            </w:r>
          </w:p>
        </w:tc>
        <w:tc>
          <w:tcPr>
            <w:tcW w:w="2064" w:type="dxa"/>
            <w:tcBorders>
              <w:top w:val="single" w:sz="4" w:space="0" w:color="auto"/>
            </w:tcBorders>
          </w:tcPr>
          <w:p w:rsidR="002D776D" w:rsidRPr="009D531E" w:rsidRDefault="002D776D" w:rsidP="003976F6">
            <w:pPr>
              <w:tabs>
                <w:tab w:val="left" w:pos="360"/>
              </w:tabs>
            </w:pPr>
            <w:r w:rsidRPr="009D531E">
              <w:t>3 H dari benzena</w:t>
            </w:r>
          </w:p>
        </w:tc>
      </w:tr>
      <w:tr w:rsidR="00AE3D2E" w:rsidRPr="009D531E" w:rsidTr="003976F6">
        <w:trPr>
          <w:jc w:val="center"/>
        </w:trPr>
        <w:tc>
          <w:tcPr>
            <w:tcW w:w="1267" w:type="dxa"/>
          </w:tcPr>
          <w:p w:rsidR="002D776D" w:rsidRPr="009D531E" w:rsidRDefault="002D776D" w:rsidP="003976F6">
            <w:pPr>
              <w:tabs>
                <w:tab w:val="left" w:pos="360"/>
              </w:tabs>
              <w:jc w:val="center"/>
            </w:pPr>
            <w:r w:rsidRPr="009D531E">
              <w:t>B</w:t>
            </w:r>
          </w:p>
        </w:tc>
        <w:tc>
          <w:tcPr>
            <w:tcW w:w="1957" w:type="dxa"/>
          </w:tcPr>
          <w:p w:rsidR="002D776D" w:rsidRPr="009D531E" w:rsidRDefault="002D776D" w:rsidP="003976F6">
            <w:pPr>
              <w:tabs>
                <w:tab w:val="left" w:pos="360"/>
              </w:tabs>
              <w:jc w:val="center"/>
            </w:pPr>
            <w:r w:rsidRPr="009D531E">
              <w:t>5,44 – 5,55</w:t>
            </w:r>
          </w:p>
        </w:tc>
        <w:tc>
          <w:tcPr>
            <w:tcW w:w="2037" w:type="dxa"/>
          </w:tcPr>
          <w:p w:rsidR="002D776D" w:rsidRPr="009D531E" w:rsidRDefault="002D776D" w:rsidP="003976F6">
            <w:pPr>
              <w:tabs>
                <w:tab w:val="left" w:pos="360"/>
              </w:tabs>
              <w:jc w:val="center"/>
            </w:pPr>
            <w:r w:rsidRPr="009D531E">
              <w:t>Singlet</w:t>
            </w:r>
          </w:p>
        </w:tc>
        <w:tc>
          <w:tcPr>
            <w:tcW w:w="2064" w:type="dxa"/>
          </w:tcPr>
          <w:p w:rsidR="002D776D" w:rsidRPr="009D531E" w:rsidRDefault="002D776D" w:rsidP="003976F6">
            <w:pPr>
              <w:tabs>
                <w:tab w:val="left" w:pos="360"/>
              </w:tabs>
            </w:pPr>
            <w:r w:rsidRPr="009D531E">
              <w:t>1H dari –OH</w:t>
            </w:r>
          </w:p>
        </w:tc>
      </w:tr>
      <w:tr w:rsidR="00AE3D2E" w:rsidRPr="009D531E" w:rsidTr="003976F6">
        <w:trPr>
          <w:jc w:val="center"/>
        </w:trPr>
        <w:tc>
          <w:tcPr>
            <w:tcW w:w="1267" w:type="dxa"/>
          </w:tcPr>
          <w:p w:rsidR="002D776D" w:rsidRPr="009D531E" w:rsidRDefault="00193B22" w:rsidP="003976F6">
            <w:pPr>
              <w:tabs>
                <w:tab w:val="left" w:pos="360"/>
              </w:tabs>
              <w:jc w:val="center"/>
            </w:pPr>
            <w:r w:rsidRPr="009D531E">
              <w:t>C</w:t>
            </w:r>
          </w:p>
        </w:tc>
        <w:tc>
          <w:tcPr>
            <w:tcW w:w="1957" w:type="dxa"/>
          </w:tcPr>
          <w:p w:rsidR="002D776D" w:rsidRPr="009D531E" w:rsidRDefault="002D776D" w:rsidP="003976F6">
            <w:pPr>
              <w:tabs>
                <w:tab w:val="left" w:pos="360"/>
              </w:tabs>
              <w:jc w:val="center"/>
            </w:pPr>
            <w:r w:rsidRPr="009D531E">
              <w:t>3,79 – 3,98</w:t>
            </w:r>
          </w:p>
        </w:tc>
        <w:tc>
          <w:tcPr>
            <w:tcW w:w="2037" w:type="dxa"/>
          </w:tcPr>
          <w:p w:rsidR="002D776D" w:rsidRPr="009D531E" w:rsidRDefault="002D776D" w:rsidP="003976F6">
            <w:pPr>
              <w:tabs>
                <w:tab w:val="left" w:pos="360"/>
              </w:tabs>
              <w:jc w:val="center"/>
            </w:pPr>
            <w:r w:rsidRPr="009D531E">
              <w:t>Singlet</w:t>
            </w:r>
          </w:p>
        </w:tc>
        <w:tc>
          <w:tcPr>
            <w:tcW w:w="2064" w:type="dxa"/>
          </w:tcPr>
          <w:p w:rsidR="002D776D" w:rsidRPr="009D531E" w:rsidRDefault="002D776D" w:rsidP="003976F6">
            <w:pPr>
              <w:tabs>
                <w:tab w:val="left" w:pos="360"/>
              </w:tabs>
            </w:pPr>
            <w:r w:rsidRPr="009D531E">
              <w:t>3H dari –OCH</w:t>
            </w:r>
            <w:r w:rsidRPr="009D531E">
              <w:rPr>
                <w:vertAlign w:val="subscript"/>
              </w:rPr>
              <w:t>3</w:t>
            </w:r>
          </w:p>
        </w:tc>
      </w:tr>
      <w:tr w:rsidR="00AE3D2E" w:rsidRPr="009D531E" w:rsidTr="003976F6">
        <w:trPr>
          <w:jc w:val="center"/>
        </w:trPr>
        <w:tc>
          <w:tcPr>
            <w:tcW w:w="1267" w:type="dxa"/>
          </w:tcPr>
          <w:p w:rsidR="002D776D" w:rsidRPr="009D531E" w:rsidRDefault="00193B22" w:rsidP="003976F6">
            <w:pPr>
              <w:tabs>
                <w:tab w:val="left" w:pos="360"/>
              </w:tabs>
              <w:jc w:val="center"/>
            </w:pPr>
            <w:r w:rsidRPr="009D531E">
              <w:t>D</w:t>
            </w:r>
          </w:p>
        </w:tc>
        <w:tc>
          <w:tcPr>
            <w:tcW w:w="1957" w:type="dxa"/>
          </w:tcPr>
          <w:p w:rsidR="002D776D" w:rsidRPr="009D531E" w:rsidRDefault="002D776D" w:rsidP="003976F6">
            <w:pPr>
              <w:tabs>
                <w:tab w:val="left" w:pos="360"/>
              </w:tabs>
              <w:jc w:val="center"/>
            </w:pPr>
            <w:r w:rsidRPr="009D531E">
              <w:t>2,5 – 3,5</w:t>
            </w:r>
          </w:p>
        </w:tc>
        <w:tc>
          <w:tcPr>
            <w:tcW w:w="2037" w:type="dxa"/>
          </w:tcPr>
          <w:p w:rsidR="002D776D" w:rsidRPr="009D531E" w:rsidRDefault="002D776D" w:rsidP="003976F6">
            <w:pPr>
              <w:tabs>
                <w:tab w:val="left" w:pos="360"/>
              </w:tabs>
              <w:jc w:val="center"/>
            </w:pPr>
            <w:r w:rsidRPr="009D531E">
              <w:t>Doublet</w:t>
            </w:r>
          </w:p>
        </w:tc>
        <w:tc>
          <w:tcPr>
            <w:tcW w:w="2064" w:type="dxa"/>
          </w:tcPr>
          <w:p w:rsidR="002D776D" w:rsidRPr="009D531E" w:rsidRDefault="002D776D" w:rsidP="003976F6">
            <w:pPr>
              <w:tabs>
                <w:tab w:val="left" w:pos="360"/>
              </w:tabs>
            </w:pPr>
            <w:r w:rsidRPr="009D531E">
              <w:t>2H dari –CH</w:t>
            </w:r>
            <w:r w:rsidRPr="009D531E">
              <w:rPr>
                <w:vertAlign w:val="subscript"/>
              </w:rPr>
              <w:t>2</w:t>
            </w:r>
          </w:p>
        </w:tc>
      </w:tr>
      <w:tr w:rsidR="00AE3D2E" w:rsidRPr="009D531E" w:rsidTr="003976F6">
        <w:trPr>
          <w:jc w:val="center"/>
        </w:trPr>
        <w:tc>
          <w:tcPr>
            <w:tcW w:w="1267" w:type="dxa"/>
          </w:tcPr>
          <w:p w:rsidR="002D776D" w:rsidRPr="009D531E" w:rsidRDefault="00193B22" w:rsidP="003976F6">
            <w:pPr>
              <w:tabs>
                <w:tab w:val="left" w:pos="360"/>
              </w:tabs>
              <w:jc w:val="center"/>
            </w:pPr>
            <w:r w:rsidRPr="009D531E">
              <w:t>E</w:t>
            </w:r>
          </w:p>
        </w:tc>
        <w:tc>
          <w:tcPr>
            <w:tcW w:w="1957" w:type="dxa"/>
          </w:tcPr>
          <w:p w:rsidR="002D776D" w:rsidRPr="009D531E" w:rsidRDefault="002D776D" w:rsidP="003976F6">
            <w:pPr>
              <w:tabs>
                <w:tab w:val="left" w:pos="360"/>
              </w:tabs>
              <w:jc w:val="center"/>
            </w:pPr>
            <w:r w:rsidRPr="009D531E">
              <w:t>0,8 – 2,0</w:t>
            </w:r>
          </w:p>
        </w:tc>
        <w:tc>
          <w:tcPr>
            <w:tcW w:w="2037" w:type="dxa"/>
          </w:tcPr>
          <w:p w:rsidR="002D776D" w:rsidRPr="009D531E" w:rsidRDefault="002D776D" w:rsidP="003976F6">
            <w:pPr>
              <w:tabs>
                <w:tab w:val="left" w:pos="360"/>
              </w:tabs>
              <w:jc w:val="center"/>
            </w:pPr>
            <w:r w:rsidRPr="009D531E">
              <w:t>Multiplet</w:t>
            </w:r>
          </w:p>
        </w:tc>
        <w:tc>
          <w:tcPr>
            <w:tcW w:w="2064" w:type="dxa"/>
          </w:tcPr>
          <w:p w:rsidR="002D776D" w:rsidRPr="009D531E" w:rsidRDefault="002D776D" w:rsidP="003976F6">
            <w:pPr>
              <w:tabs>
                <w:tab w:val="left" w:pos="360"/>
              </w:tabs>
            </w:pPr>
            <w:r w:rsidRPr="009D531E">
              <w:t>3H dari –CH</w:t>
            </w:r>
            <w:r w:rsidRPr="009D531E">
              <w:rPr>
                <w:vertAlign w:val="subscript"/>
              </w:rPr>
              <w:t>3</w:t>
            </w:r>
          </w:p>
        </w:tc>
      </w:tr>
    </w:tbl>
    <w:p w:rsidR="00A870CA" w:rsidRPr="009D531E" w:rsidRDefault="00A870CA" w:rsidP="002D776D">
      <w:pPr>
        <w:pStyle w:val="ListParagraph"/>
        <w:spacing w:line="360" w:lineRule="auto"/>
        <w:ind w:left="360"/>
        <w:rPr>
          <w:szCs w:val="24"/>
        </w:rPr>
        <w:sectPr w:rsidR="00A870CA" w:rsidRPr="009D531E" w:rsidSect="00A870CA">
          <w:type w:val="continuous"/>
          <w:pgSz w:w="11907" w:h="16840" w:code="9"/>
          <w:pgMar w:top="1418" w:right="1418" w:bottom="1418" w:left="1701" w:header="567" w:footer="567" w:gutter="0"/>
          <w:cols w:space="567"/>
          <w:docGrid w:linePitch="360"/>
        </w:sectPr>
      </w:pPr>
    </w:p>
    <w:p w:rsidR="002D776D" w:rsidRPr="009D531E" w:rsidRDefault="002D776D" w:rsidP="009D531E">
      <w:pPr>
        <w:spacing w:line="360" w:lineRule="auto"/>
        <w:contextualSpacing/>
        <w:rPr>
          <w:b/>
          <w:i/>
        </w:rPr>
      </w:pPr>
      <w:r w:rsidRPr="009D531E">
        <w:rPr>
          <w:b/>
        </w:rPr>
        <w:t>Uji Kemampuan senyawa pembawa untuk transpor fenol</w:t>
      </w:r>
    </w:p>
    <w:p w:rsidR="00A870CA" w:rsidRPr="009D531E" w:rsidRDefault="002D776D" w:rsidP="009D531E">
      <w:pPr>
        <w:autoSpaceDE w:val="0"/>
        <w:autoSpaceDN w:val="0"/>
        <w:adjustRightInd w:val="0"/>
        <w:spacing w:line="360" w:lineRule="auto"/>
        <w:ind w:firstLine="709"/>
        <w:jc w:val="both"/>
        <w:sectPr w:rsidR="00A870CA" w:rsidRPr="009D531E" w:rsidSect="00A870CA">
          <w:type w:val="continuous"/>
          <w:pgSz w:w="11907" w:h="16840" w:code="9"/>
          <w:pgMar w:top="1418" w:right="1418" w:bottom="1418" w:left="1701" w:header="567" w:footer="567" w:gutter="0"/>
          <w:cols w:num="2" w:space="567"/>
          <w:docGrid w:linePitch="360"/>
        </w:sectPr>
      </w:pPr>
      <w:r w:rsidRPr="009D531E">
        <w:t xml:space="preserve">Kemampuan senyawa pembawa pada membran PIM dilakukan untuk mengetahui ketahanan membran dalam </w:t>
      </w:r>
      <w:r w:rsidRPr="009D531E">
        <w:t xml:space="preserve">penggunaan secara berulang. Pengujian ketahanan membran PIM ini dilakukan dengan pemakaian berulang sekali, dua kali dan tiga kali. </w:t>
      </w:r>
    </w:p>
    <w:p w:rsidR="00A870CA" w:rsidRPr="009D531E" w:rsidRDefault="00A870CA" w:rsidP="002D776D">
      <w:pPr>
        <w:autoSpaceDE w:val="0"/>
        <w:autoSpaceDN w:val="0"/>
        <w:adjustRightInd w:val="0"/>
        <w:spacing w:line="360" w:lineRule="auto"/>
        <w:ind w:firstLine="709"/>
        <w:jc w:val="both"/>
      </w:pPr>
      <w:r w:rsidRPr="009D531E">
        <w:rPr>
          <w:noProof/>
        </w:rPr>
        <w:drawing>
          <wp:anchor distT="0" distB="0" distL="114300" distR="114300" simplePos="0" relativeHeight="251663360" behindDoc="1" locked="0" layoutInCell="1" allowOverlap="1">
            <wp:simplePos x="0" y="0"/>
            <wp:positionH relativeFrom="column">
              <wp:posOffset>1106170</wp:posOffset>
            </wp:positionH>
            <wp:positionV relativeFrom="paragraph">
              <wp:posOffset>12700</wp:posOffset>
            </wp:positionV>
            <wp:extent cx="3314700" cy="23653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2365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pPr>
    </w:p>
    <w:p w:rsidR="00A870CA" w:rsidRPr="009D531E" w:rsidRDefault="00A870CA" w:rsidP="00A870CA">
      <w:pPr>
        <w:tabs>
          <w:tab w:val="left" w:pos="284"/>
        </w:tabs>
        <w:spacing w:line="360" w:lineRule="auto"/>
        <w:ind w:left="1559" w:hanging="1559"/>
        <w:jc w:val="center"/>
      </w:pPr>
      <w:r w:rsidRPr="009D531E">
        <w:rPr>
          <w:b/>
        </w:rPr>
        <w:t xml:space="preserve">Gambar 6. </w:t>
      </w:r>
      <w:r w:rsidRPr="009D531E">
        <w:t>Kemampuan transpor fenol dengan pemakaian membran PIM berulang</w:t>
      </w:r>
    </w:p>
    <w:p w:rsidR="00A870CA" w:rsidRPr="009D531E" w:rsidRDefault="00A870CA" w:rsidP="002D776D">
      <w:pPr>
        <w:autoSpaceDE w:val="0"/>
        <w:autoSpaceDN w:val="0"/>
        <w:adjustRightInd w:val="0"/>
        <w:spacing w:line="360" w:lineRule="auto"/>
        <w:ind w:firstLine="709"/>
        <w:jc w:val="both"/>
      </w:pPr>
    </w:p>
    <w:p w:rsidR="00A870CA" w:rsidRPr="009D531E" w:rsidRDefault="00A870CA" w:rsidP="002D776D">
      <w:pPr>
        <w:autoSpaceDE w:val="0"/>
        <w:autoSpaceDN w:val="0"/>
        <w:adjustRightInd w:val="0"/>
        <w:spacing w:line="360" w:lineRule="auto"/>
        <w:ind w:firstLine="709"/>
        <w:jc w:val="both"/>
        <w:sectPr w:rsidR="00A870CA" w:rsidRPr="009D531E" w:rsidSect="00A870CA">
          <w:type w:val="continuous"/>
          <w:pgSz w:w="11907" w:h="16840" w:code="9"/>
          <w:pgMar w:top="1418" w:right="1418" w:bottom="1418" w:left="1701" w:header="567" w:footer="567" w:gutter="0"/>
          <w:cols w:space="567"/>
          <w:docGrid w:linePitch="360"/>
        </w:sectPr>
      </w:pPr>
    </w:p>
    <w:p w:rsidR="002D776D" w:rsidRPr="009D531E" w:rsidRDefault="002D776D" w:rsidP="009D531E">
      <w:pPr>
        <w:autoSpaceDE w:val="0"/>
        <w:autoSpaceDN w:val="0"/>
        <w:adjustRightInd w:val="0"/>
        <w:spacing w:line="360" w:lineRule="auto"/>
        <w:ind w:firstLine="709"/>
        <w:jc w:val="both"/>
        <w:rPr>
          <w:b/>
          <w:lang w:val="id-ID"/>
        </w:rPr>
      </w:pPr>
      <w:r w:rsidRPr="009D531E">
        <w:t xml:space="preserve">Hasilnya seperti yang terlihat pada Gambar </w:t>
      </w:r>
      <w:r w:rsidR="001807E5" w:rsidRPr="009D531E">
        <w:t>6</w:t>
      </w:r>
      <w:r w:rsidRPr="009D531E">
        <w:t xml:space="preserve"> untuk persentase kemampuan </w:t>
      </w:r>
      <w:r w:rsidRPr="009D531E">
        <w:t xml:space="preserve">transpor fenol. Pada Gambar </w:t>
      </w:r>
      <w:r w:rsidR="001807E5" w:rsidRPr="009D531E">
        <w:t>6</w:t>
      </w:r>
      <w:r w:rsidRPr="009D531E">
        <w:t xml:space="preserve"> terlihat bahwa presentase fenol tertranspor di fasa </w:t>
      </w:r>
      <w:r w:rsidRPr="009D531E">
        <w:lastRenderedPageBreak/>
        <w:t xml:space="preserve">penerima secara umum semakin menurun dengan pemakaian dua kali dan tiga kali. Hal ini dimungkinkan karena pada saat transpor fenol yang pertama terdapat komponen penyusun membran yang hilang, hal ini ditandai dengan nilai ML </w:t>
      </w:r>
      <w:r w:rsidRPr="009D531E">
        <w:rPr>
          <w:i/>
        </w:rPr>
        <w:t>loss</w:t>
      </w:r>
      <w:r w:rsidRPr="009D531E">
        <w:t xml:space="preserve"> yang tinggi (Gambar </w:t>
      </w:r>
      <w:r w:rsidR="001807E5" w:rsidRPr="009D531E">
        <w:t>6</w:t>
      </w:r>
      <w:r w:rsidRPr="009D531E">
        <w:t xml:space="preserve">). Hilangnya komponen penyusun membran ini mengakibatkan berkurangnya sisi aktif pada membran sehingga interaksi </w:t>
      </w:r>
      <m:oMath>
        <m:r>
          <w:rPr>
            <w:rFonts w:ascii="Cambria Math" w:hAnsi="Cambria Math"/>
          </w:rPr>
          <m:t>π-π</m:t>
        </m:r>
      </m:oMath>
      <w:r w:rsidRPr="009D531E">
        <w:t xml:space="preserve"> dan ikatan hidrogen yang terbentuk antara fenol dan senyawa pembawa berkurang akhirnya transpor fenol untuk ulangan kedua maupun ketiga menurun.</w:t>
      </w:r>
    </w:p>
    <w:p w:rsidR="002D776D" w:rsidRPr="009D531E" w:rsidRDefault="002D776D" w:rsidP="009D531E">
      <w:pPr>
        <w:autoSpaceDE w:val="0"/>
        <w:autoSpaceDN w:val="0"/>
        <w:adjustRightInd w:val="0"/>
        <w:spacing w:line="360" w:lineRule="auto"/>
        <w:ind w:firstLine="709"/>
        <w:jc w:val="both"/>
        <w:rPr>
          <w:lang w:val="id-ID"/>
        </w:rPr>
      </w:pPr>
      <w:r w:rsidRPr="009D531E">
        <w:rPr>
          <w:lang w:eastAsia="id-ID"/>
        </w:rPr>
        <w:t>Gambar 6 juga memperlihatkan bahwa p</w:t>
      </w:r>
      <w:r w:rsidRPr="009D531E">
        <w:t>ersentase membran yang hilang secara mandiri mengalami penurunan dengan bertambahnya jumlah pemakaian berulang membran.</w:t>
      </w:r>
      <w:r w:rsidRPr="009D531E">
        <w:rPr>
          <w:lang w:val="id-ID"/>
        </w:rPr>
        <w:t xml:space="preserve"> </w:t>
      </w:r>
      <w:r w:rsidRPr="009D531E">
        <w:t>Persentase membran yang hilang diperoleh dengan membandingkan berat membran setelah pemakaian terhadap berat awal.</w:t>
      </w:r>
      <w:r w:rsidRPr="009D531E">
        <w:rPr>
          <w:lang w:val="id-ID"/>
        </w:rPr>
        <w:t xml:space="preserve"> </w:t>
      </w:r>
      <w:r w:rsidRPr="009D531E">
        <w:t>Penurunan persentase membran yang hilang pada pemakaian kedua dan ketiga kali dimungkinkan karena pemakaian membran pertama sudah banyak komponen membran yang hilang</w:t>
      </w:r>
      <w:r w:rsidRPr="009D531E">
        <w:rPr>
          <w:lang w:val="id-ID"/>
        </w:rPr>
        <w:t xml:space="preserve"> </w:t>
      </w:r>
      <w:r w:rsidRPr="009D531E">
        <w:t>sehingga pada pemakaian yang kedua dan ketiga kali hilang</w:t>
      </w:r>
      <w:r w:rsidRPr="009D531E">
        <w:rPr>
          <w:lang w:val="id-ID"/>
        </w:rPr>
        <w:t xml:space="preserve"> </w:t>
      </w:r>
      <w:r w:rsidRPr="009D531E">
        <w:t>sudah sedikit.</w:t>
      </w:r>
    </w:p>
    <w:p w:rsidR="002D776D" w:rsidRPr="009D531E" w:rsidRDefault="002D776D" w:rsidP="009D531E">
      <w:pPr>
        <w:spacing w:line="360" w:lineRule="auto"/>
        <w:jc w:val="center"/>
        <w:rPr>
          <w:b/>
          <w:lang w:val="id-ID"/>
        </w:rPr>
      </w:pPr>
    </w:p>
    <w:p w:rsidR="00E918EE" w:rsidRPr="009D531E" w:rsidRDefault="00E918EE" w:rsidP="009D531E">
      <w:pPr>
        <w:spacing w:line="360" w:lineRule="auto"/>
        <w:jc w:val="both"/>
        <w:rPr>
          <w:b/>
          <w:caps/>
          <w:lang w:val="id-ID"/>
        </w:rPr>
      </w:pPr>
      <w:r w:rsidRPr="009D531E">
        <w:rPr>
          <w:b/>
          <w:caps/>
          <w:lang w:val="id-ID"/>
        </w:rPr>
        <w:t xml:space="preserve">simpulan </w:t>
      </w:r>
    </w:p>
    <w:p w:rsidR="00D252F5" w:rsidRPr="009D531E" w:rsidRDefault="00D252F5" w:rsidP="009D531E">
      <w:pPr>
        <w:spacing w:line="360" w:lineRule="auto"/>
        <w:ind w:firstLine="720"/>
        <w:jc w:val="both"/>
      </w:pPr>
      <w:r w:rsidRPr="009D531E">
        <w:t xml:space="preserve">Menggunakan teknik polimerisasi, senyawa baru, co-EEGDMA yang berfungsi sebagai senyawa pembawa telah </w:t>
      </w:r>
      <w:r w:rsidRPr="009D531E">
        <w:t>berhasil dilakukan. Co-EEGDMA 2% memiliki titik leleh yang lebih tinggi dibandingkan co-EEGDMA 6% dan 12%. Ketiga senyawa hasil sintesis tersebut mempunyai rendemen yang berlainan tetapi semuanya larut dalam kloroform. Berdasarkan hasil uji kemampuan, senyawa pembawa co-EEGDMA 6% mempunyai kemampuan untuk transpor fenol secara berulang yang diikuti dengan hilangnya beberapa komponen penyusun membran pada saat proses transpor berlangsung.</w:t>
      </w:r>
    </w:p>
    <w:p w:rsidR="00D252F5" w:rsidRPr="009D531E" w:rsidRDefault="00D252F5" w:rsidP="009D531E">
      <w:pPr>
        <w:pStyle w:val="BodyText2"/>
        <w:spacing w:after="0" w:line="360" w:lineRule="auto"/>
        <w:rPr>
          <w:rFonts w:ascii="Times New Roman" w:hAnsi="Times New Roman"/>
          <w:bCs/>
          <w:sz w:val="24"/>
          <w:szCs w:val="24"/>
        </w:rPr>
      </w:pPr>
      <w:r w:rsidRPr="009D531E">
        <w:rPr>
          <w:rFonts w:ascii="Times New Roman" w:hAnsi="Times New Roman"/>
          <w:b/>
          <w:bCs/>
          <w:sz w:val="24"/>
          <w:szCs w:val="24"/>
        </w:rPr>
        <w:t>Ucapan terima kasih</w:t>
      </w:r>
    </w:p>
    <w:p w:rsidR="00D252F5" w:rsidRPr="009D531E" w:rsidRDefault="00D252F5" w:rsidP="009D531E">
      <w:pPr>
        <w:spacing w:line="360" w:lineRule="auto"/>
        <w:ind w:firstLine="720"/>
        <w:jc w:val="both"/>
        <w:rPr>
          <w:rStyle w:val="apple-style-span"/>
          <w:shd w:val="clear" w:color="auto" w:fill="FFFFFF"/>
        </w:rPr>
      </w:pPr>
      <w:r w:rsidRPr="009D531E">
        <w:rPr>
          <w:rStyle w:val="apple-style-span"/>
          <w:shd w:val="clear" w:color="auto" w:fill="FFFFFF"/>
        </w:rPr>
        <w:t>Penghargaan yang setinggi-tingginya atas kerjasama dan bantuan dari semua pihak yang</w:t>
      </w:r>
      <w:r w:rsidR="001807E5" w:rsidRPr="009D531E">
        <w:rPr>
          <w:rStyle w:val="apple-style-span"/>
          <w:shd w:val="clear" w:color="auto" w:fill="FFFFFF"/>
        </w:rPr>
        <w:t xml:space="preserve"> telah mendukung penelitian ini.</w:t>
      </w:r>
      <w:r w:rsidRPr="009D531E">
        <w:rPr>
          <w:rStyle w:val="apple-style-span"/>
          <w:shd w:val="clear" w:color="auto" w:fill="FFFFFF"/>
        </w:rPr>
        <w:t xml:space="preserve"> </w:t>
      </w:r>
      <w:r w:rsidR="001807E5" w:rsidRPr="009D531E">
        <w:rPr>
          <w:rStyle w:val="apple-style-span"/>
          <w:shd w:val="clear" w:color="auto" w:fill="FFFFFF"/>
        </w:rPr>
        <w:t xml:space="preserve">Terima kasih juga </w:t>
      </w:r>
      <w:r w:rsidRPr="009D531E">
        <w:rPr>
          <w:rStyle w:val="apple-style-span"/>
          <w:shd w:val="clear" w:color="auto" w:fill="FFFFFF"/>
        </w:rPr>
        <w:t xml:space="preserve">kepada Prof. Takashi Hayashita dan </w:t>
      </w:r>
      <w:r w:rsidR="00466778" w:rsidRPr="009D531E">
        <w:rPr>
          <w:rStyle w:val="apple-style-span"/>
          <w:shd w:val="clear" w:color="auto" w:fill="FFFFFF"/>
        </w:rPr>
        <w:t xml:space="preserve">Dr. </w:t>
      </w:r>
      <w:r w:rsidRPr="009D531E">
        <w:rPr>
          <w:rStyle w:val="apple-style-span"/>
          <w:shd w:val="clear" w:color="auto" w:fill="FFFFFF"/>
        </w:rPr>
        <w:t>Takeshi Hashimoto</w:t>
      </w:r>
      <w:r w:rsidR="00466778" w:rsidRPr="009D531E">
        <w:rPr>
          <w:rStyle w:val="apple-style-span"/>
          <w:shd w:val="clear" w:color="auto" w:fill="FFFFFF"/>
        </w:rPr>
        <w:t>.</w:t>
      </w:r>
    </w:p>
    <w:p w:rsidR="00466778" w:rsidRPr="009D531E" w:rsidRDefault="00466778" w:rsidP="00AE1EAC">
      <w:pPr>
        <w:jc w:val="both"/>
        <w:rPr>
          <w:b/>
          <w:caps/>
          <w:lang w:val="id-ID"/>
        </w:rPr>
      </w:pPr>
    </w:p>
    <w:p w:rsidR="00E918EE" w:rsidRPr="009D531E" w:rsidRDefault="00E918EE" w:rsidP="009D531E">
      <w:pPr>
        <w:spacing w:line="360" w:lineRule="auto"/>
        <w:jc w:val="both"/>
        <w:rPr>
          <w:b/>
          <w:caps/>
          <w:lang w:val="id-ID"/>
        </w:rPr>
      </w:pPr>
      <w:r w:rsidRPr="009D531E">
        <w:rPr>
          <w:b/>
          <w:caps/>
          <w:lang w:val="id-ID"/>
        </w:rPr>
        <w:t>daftar pustaka</w:t>
      </w:r>
    </w:p>
    <w:p w:rsidR="00F919A7" w:rsidRPr="009D531E" w:rsidRDefault="00F919A7" w:rsidP="009D531E">
      <w:pPr>
        <w:spacing w:line="360" w:lineRule="auto"/>
        <w:ind w:left="360" w:hanging="360"/>
        <w:jc w:val="both"/>
      </w:pPr>
      <w:r w:rsidRPr="009D531E">
        <w:rPr>
          <w:bCs/>
        </w:rPr>
        <w:t xml:space="preserve">Febriasari, A., Siswanta, D., Kiswandono, A.A., dan Aprilita, N.H. 2016. Evaluation of Phenol Transport Using Polymer Inclusion Membrane (PIM) with Polyeugenol as a Carrier. </w:t>
      </w:r>
      <w:r w:rsidRPr="009D531E">
        <w:rPr>
          <w:i/>
          <w:iCs/>
        </w:rPr>
        <w:t xml:space="preserve">Jurnal Rekayasa Kimia dan Lingkungan. </w:t>
      </w:r>
      <w:r w:rsidR="00466778" w:rsidRPr="009D531E">
        <w:t xml:space="preserve">Vol. 11, No. 2, </w:t>
      </w:r>
      <w:r w:rsidRPr="009D531E">
        <w:t>99-106</w:t>
      </w:r>
      <w:r w:rsidR="00466778" w:rsidRPr="009D531E">
        <w:t>.</w:t>
      </w:r>
      <w:r w:rsidRPr="009D531E">
        <w:t xml:space="preserve"> </w:t>
      </w:r>
    </w:p>
    <w:p w:rsidR="00ED497E" w:rsidRPr="009D531E" w:rsidRDefault="00ED497E" w:rsidP="009D531E">
      <w:pPr>
        <w:spacing w:line="360" w:lineRule="auto"/>
        <w:ind w:left="360" w:hanging="360"/>
        <w:jc w:val="both"/>
        <w:rPr>
          <w:lang w:val="id-ID"/>
        </w:rPr>
      </w:pPr>
      <w:r w:rsidRPr="009D531E">
        <w:t xml:space="preserve">Baker, R.W., 2000, </w:t>
      </w:r>
      <w:r w:rsidRPr="009D531E">
        <w:rPr>
          <w:i/>
        </w:rPr>
        <w:t>Membrane Technology and Application,</w:t>
      </w:r>
      <w:r w:rsidRPr="009D531E">
        <w:t xml:space="preserve"> Mc Graw-Hill, New York. </w:t>
      </w:r>
    </w:p>
    <w:p w:rsidR="00ED497E" w:rsidRPr="009D531E" w:rsidRDefault="00ED497E" w:rsidP="009D531E">
      <w:pPr>
        <w:spacing w:line="360" w:lineRule="auto"/>
        <w:ind w:left="360" w:hanging="360"/>
        <w:jc w:val="both"/>
        <w:rPr>
          <w:rStyle w:val="apple-style-span"/>
          <w:rFonts w:eastAsia="Arial Unicode MS"/>
        </w:rPr>
      </w:pPr>
      <w:r w:rsidRPr="009D531E">
        <w:rPr>
          <w:rFonts w:eastAsia="Arial Unicode MS"/>
          <w:lang w:val="sv-SE"/>
        </w:rPr>
        <w:t xml:space="preserve">Delgado, J.J., Chen, X., Pérez-Omil, J.A., Rodríguez-Izquierdo, J.M., </w:t>
      </w:r>
      <w:r w:rsidRPr="009D531E">
        <w:rPr>
          <w:rFonts w:eastAsia="Arial Unicode MS"/>
          <w:lang w:val="id-ID"/>
        </w:rPr>
        <w:t xml:space="preserve">dan </w:t>
      </w:r>
      <w:r w:rsidRPr="009D531E">
        <w:rPr>
          <w:rFonts w:eastAsia="Arial Unicode MS"/>
          <w:lang w:val="sv-SE"/>
        </w:rPr>
        <w:lastRenderedPageBreak/>
        <w:t>Cauqui, M.A., 2012</w:t>
      </w:r>
      <w:r w:rsidRPr="009D531E">
        <w:rPr>
          <w:rFonts w:eastAsia="Arial Unicode MS"/>
          <w:lang w:val="id-ID"/>
        </w:rPr>
        <w:t>,</w:t>
      </w:r>
      <w:r w:rsidRPr="009D531E">
        <w:rPr>
          <w:rFonts w:eastAsia="Arial Unicode MS"/>
          <w:lang w:val="sv-SE"/>
        </w:rPr>
        <w:t xml:space="preserve"> </w:t>
      </w:r>
      <w:r w:rsidRPr="009D531E">
        <w:rPr>
          <w:rFonts w:eastAsia="Arial Unicode MS"/>
        </w:rPr>
        <w:t>The Effect of Reaction Conditions on the Apparent Deactivation of Ce–Zr Mixed Oxides for the Catalytic Wet Oxidation of Phenol</w:t>
      </w:r>
      <w:r w:rsidRPr="009D531E">
        <w:rPr>
          <w:rFonts w:eastAsia="Arial Unicode MS"/>
          <w:lang w:val="id-ID"/>
        </w:rPr>
        <w:t xml:space="preserve">, </w:t>
      </w:r>
      <w:r w:rsidRPr="009D531E">
        <w:rPr>
          <w:rFonts w:eastAsia="Arial Unicode MS"/>
          <w:i/>
        </w:rPr>
        <w:t>Chatalys Today</w:t>
      </w:r>
      <w:r w:rsidRPr="009D531E">
        <w:rPr>
          <w:rFonts w:eastAsia="Arial Unicode MS"/>
          <w:i/>
          <w:lang w:val="id-ID"/>
        </w:rPr>
        <w:t>,</w:t>
      </w:r>
      <w:r w:rsidRPr="009D531E">
        <w:rPr>
          <w:rFonts w:eastAsia="Arial Unicode MS"/>
          <w:lang w:val="id-ID"/>
        </w:rPr>
        <w:t xml:space="preserve"> </w:t>
      </w:r>
      <w:r w:rsidRPr="009D531E">
        <w:rPr>
          <w:rFonts w:eastAsia="Arial Unicode MS"/>
        </w:rPr>
        <w:t xml:space="preserve">180, </w:t>
      </w:r>
      <w:r w:rsidRPr="009D531E">
        <w:rPr>
          <w:rStyle w:val="apple-style-span"/>
          <w:rFonts w:eastAsia="Arial Unicode MS"/>
        </w:rPr>
        <w:t>25</w:t>
      </w:r>
      <w:r w:rsidRPr="009D531E">
        <w:rPr>
          <w:rStyle w:val="apple-style-span"/>
          <w:rFonts w:eastAsia="Arial Unicode MS"/>
          <w:lang w:val="id-ID"/>
        </w:rPr>
        <w:t xml:space="preserve"> </w:t>
      </w:r>
      <w:r w:rsidRPr="009D531E">
        <w:rPr>
          <w:rStyle w:val="apple-style-span"/>
          <w:rFonts w:eastAsia="Arial Unicode MS"/>
        </w:rPr>
        <w:t>–</w:t>
      </w:r>
      <w:r w:rsidRPr="009D531E">
        <w:rPr>
          <w:rStyle w:val="apple-style-span"/>
          <w:rFonts w:eastAsia="Arial Unicode MS"/>
          <w:lang w:val="id-ID"/>
        </w:rPr>
        <w:t xml:space="preserve"> </w:t>
      </w:r>
      <w:r w:rsidRPr="009D531E">
        <w:rPr>
          <w:rStyle w:val="apple-style-span"/>
          <w:rFonts w:eastAsia="Arial Unicode MS"/>
        </w:rPr>
        <w:t xml:space="preserve">33. </w:t>
      </w:r>
    </w:p>
    <w:p w:rsidR="00ED497E" w:rsidRPr="009D531E" w:rsidRDefault="00ED497E" w:rsidP="009D531E">
      <w:pPr>
        <w:spacing w:line="360" w:lineRule="auto"/>
        <w:ind w:left="360" w:hanging="360"/>
        <w:jc w:val="both"/>
      </w:pPr>
      <w:r w:rsidRPr="009D531E">
        <w:t>Huidong,</w:t>
      </w:r>
      <w:r w:rsidRPr="009D531E">
        <w:rPr>
          <w:lang w:val="id-ID"/>
        </w:rPr>
        <w:t xml:space="preserve"> </w:t>
      </w:r>
      <w:r w:rsidRPr="009D531E">
        <w:t xml:space="preserve">Z., Biyu, W., Yanxiang, W.U., </w:t>
      </w:r>
      <w:r w:rsidRPr="009D531E">
        <w:rPr>
          <w:lang w:val="id-ID"/>
        </w:rPr>
        <w:t xml:space="preserve">dan </w:t>
      </w:r>
      <w:r w:rsidRPr="009D531E">
        <w:t xml:space="preserve">Qilong, R.E.N., 2009, Instability Mechanisms of Suppoeted Liquid Membrane for Phenol Transport, </w:t>
      </w:r>
      <w:r w:rsidRPr="009D531E">
        <w:rPr>
          <w:i/>
        </w:rPr>
        <w:t>Chin. J. Chem</w:t>
      </w:r>
      <w:r w:rsidRPr="009D531E">
        <w:rPr>
          <w:i/>
          <w:lang w:val="id-ID"/>
        </w:rPr>
        <w:t>.</w:t>
      </w:r>
      <w:r w:rsidRPr="009D531E">
        <w:rPr>
          <w:i/>
        </w:rPr>
        <w:t xml:space="preserve"> Eng</w:t>
      </w:r>
      <w:r w:rsidRPr="009D531E">
        <w:t xml:space="preserve">., 17(5), 750 – 755. </w:t>
      </w:r>
    </w:p>
    <w:p w:rsidR="00ED497E" w:rsidRPr="009D531E" w:rsidRDefault="00ED497E" w:rsidP="009D531E">
      <w:pPr>
        <w:spacing w:line="360" w:lineRule="auto"/>
        <w:ind w:left="360" w:hanging="360"/>
        <w:jc w:val="both"/>
        <w:rPr>
          <w:rStyle w:val="apple-style-span"/>
          <w:rFonts w:eastAsia="Arial Unicode MS"/>
        </w:rPr>
      </w:pPr>
      <w:r w:rsidRPr="009D531E">
        <w:rPr>
          <w:rFonts w:eastAsia="Arial Unicode MS"/>
        </w:rPr>
        <w:t xml:space="preserve">Kandwal, P., Ansari, S.A., </w:t>
      </w:r>
      <w:r w:rsidRPr="009D531E">
        <w:rPr>
          <w:rFonts w:eastAsia="Arial Unicode MS"/>
          <w:lang w:val="id-ID"/>
        </w:rPr>
        <w:t xml:space="preserve">dan </w:t>
      </w:r>
      <w:r w:rsidRPr="009D531E">
        <w:rPr>
          <w:rFonts w:eastAsia="Arial Unicode MS"/>
        </w:rPr>
        <w:t xml:space="preserve">Mohapatra, P.K., 2011. Transport of Cesium Using Hollow Fiber Supported Liquid Membrane Containing </w:t>
      </w:r>
      <w:proofErr w:type="gramStart"/>
      <w:r w:rsidRPr="009D531E">
        <w:rPr>
          <w:rFonts w:eastAsia="Arial Unicode MS"/>
        </w:rPr>
        <w:t>Calix[</w:t>
      </w:r>
      <w:proofErr w:type="gramEnd"/>
      <w:r w:rsidRPr="009D531E">
        <w:rPr>
          <w:rFonts w:eastAsia="Arial Unicode MS"/>
        </w:rPr>
        <w:t xml:space="preserve">4]arene-bis(2,3-naphtho)crown-6 as the Carrier Extractant: Part II. Recovery from Simulated High Level Waste and Mass Transfer Modeling, </w:t>
      </w:r>
      <w:r w:rsidRPr="009D531E">
        <w:rPr>
          <w:i/>
        </w:rPr>
        <w:t>J. Membr. Sci.</w:t>
      </w:r>
      <w:r w:rsidRPr="009D531E">
        <w:t>, 384,</w:t>
      </w:r>
      <w:r w:rsidRPr="009D531E">
        <w:rPr>
          <w:rStyle w:val="apple-style-span"/>
          <w:rFonts w:eastAsia="Arial Unicode MS"/>
        </w:rPr>
        <w:t xml:space="preserve"> 37</w:t>
      </w:r>
      <w:r w:rsidRPr="009D531E">
        <w:rPr>
          <w:rStyle w:val="apple-style-span"/>
          <w:rFonts w:eastAsia="Arial Unicode MS"/>
          <w:lang w:val="id-ID"/>
        </w:rPr>
        <w:t xml:space="preserve"> </w:t>
      </w:r>
      <w:r w:rsidRPr="009D531E">
        <w:rPr>
          <w:rStyle w:val="apple-style-span"/>
          <w:rFonts w:eastAsia="Arial Unicode MS"/>
        </w:rPr>
        <w:t>–</w:t>
      </w:r>
      <w:r w:rsidRPr="009D531E">
        <w:rPr>
          <w:rStyle w:val="apple-style-span"/>
          <w:rFonts w:eastAsia="Arial Unicode MS"/>
          <w:lang w:val="id-ID"/>
        </w:rPr>
        <w:t xml:space="preserve"> </w:t>
      </w:r>
      <w:r w:rsidRPr="009D531E">
        <w:rPr>
          <w:rStyle w:val="apple-style-span"/>
          <w:rFonts w:eastAsia="Arial Unicode MS"/>
        </w:rPr>
        <w:t xml:space="preserve">43. </w:t>
      </w:r>
    </w:p>
    <w:p w:rsidR="00ED497E" w:rsidRPr="009D531E" w:rsidRDefault="00ED497E" w:rsidP="009D531E">
      <w:pPr>
        <w:pStyle w:val="BodyText"/>
        <w:spacing w:after="0" w:line="360" w:lineRule="auto"/>
        <w:ind w:left="360" w:hanging="360"/>
        <w:jc w:val="both"/>
      </w:pPr>
      <w:r w:rsidRPr="009D531E">
        <w:t xml:space="preserve">Kiswandono, A.A., Siswanta, D., dan Aprilita, N.H., 2010, </w:t>
      </w:r>
      <w:r w:rsidRPr="009D531E">
        <w:rPr>
          <w:i/>
        </w:rPr>
        <w:t>Studi Transpor Fenol dengan Menggunakan Membran Cair Polieugenol,</w:t>
      </w:r>
      <w:r w:rsidRPr="009D531E">
        <w:rPr>
          <w:i/>
          <w:lang w:val="id-ID"/>
        </w:rPr>
        <w:t xml:space="preserve"> </w:t>
      </w:r>
      <w:r w:rsidRPr="009D531E">
        <w:t>Prosiding Seminar</w:t>
      </w:r>
      <w:r w:rsidRPr="009D531E">
        <w:rPr>
          <w:lang w:val="id-ID"/>
        </w:rPr>
        <w:t xml:space="preserve"> </w:t>
      </w:r>
      <w:r w:rsidRPr="009D531E">
        <w:t xml:space="preserve">Nasional, FKIP Jurusan Kimia Universitas </w:t>
      </w:r>
      <w:r w:rsidRPr="009D531E">
        <w:rPr>
          <w:lang w:val="id-ID"/>
        </w:rPr>
        <w:t>Sebelas Maret, Surakarta</w:t>
      </w:r>
      <w:r w:rsidRPr="009D531E">
        <w:t>.</w:t>
      </w:r>
    </w:p>
    <w:p w:rsidR="00ED497E" w:rsidRPr="009D531E" w:rsidRDefault="00ED497E" w:rsidP="009D531E">
      <w:pPr>
        <w:pStyle w:val="BodyText"/>
        <w:spacing w:after="0" w:line="360" w:lineRule="auto"/>
        <w:ind w:left="360" w:hanging="360"/>
        <w:jc w:val="both"/>
        <w:rPr>
          <w:rFonts w:eastAsiaTheme="minorHAnsi"/>
        </w:rPr>
      </w:pPr>
      <w:r w:rsidRPr="009D531E">
        <w:rPr>
          <w:rFonts w:eastAsiaTheme="minorHAnsi"/>
        </w:rPr>
        <w:t>Kiswandono, A.A., Santosa, S.J., Siswanta, D., dan Aprilita, N.H., 2013, Extending the Life Time of Polymer Inclusion Membrane Containing Copoly(Eugenol-DVB) as Carrier for Phenol Transport,</w:t>
      </w:r>
      <w:r w:rsidRPr="009D531E">
        <w:rPr>
          <w:rFonts w:eastAsiaTheme="minorHAnsi"/>
          <w:i/>
          <w:iCs/>
        </w:rPr>
        <w:t xml:space="preserve">Indo. J. Chem., </w:t>
      </w:r>
      <w:r w:rsidRPr="009D531E">
        <w:rPr>
          <w:rFonts w:eastAsiaTheme="minorHAnsi"/>
        </w:rPr>
        <w:t>13(3), 254-261.</w:t>
      </w:r>
    </w:p>
    <w:p w:rsidR="00ED497E" w:rsidRPr="009D531E" w:rsidRDefault="00ED497E" w:rsidP="009D531E">
      <w:pPr>
        <w:pStyle w:val="BodyText"/>
        <w:spacing w:after="0" w:line="360" w:lineRule="auto"/>
        <w:ind w:left="360" w:hanging="360"/>
        <w:jc w:val="both"/>
        <w:rPr>
          <w:rFonts w:eastAsiaTheme="minorHAnsi"/>
        </w:rPr>
      </w:pPr>
      <w:r w:rsidRPr="009D531E">
        <w:t xml:space="preserve">Kiswandono, A. A., Siswanta, D., Aprilita, N. H., Santosa, S. J. (2012) Transport </w:t>
      </w:r>
      <w:r w:rsidRPr="009D531E">
        <w:t xml:space="preserve">of phenol through inclusion polymer membrane (PIM) using copoly (eugenol-DVB) as membrane carriers, </w:t>
      </w:r>
      <w:r w:rsidRPr="009D531E">
        <w:rPr>
          <w:i/>
          <w:iCs/>
        </w:rPr>
        <w:t>Indonesian Journal of Chemistry</w:t>
      </w:r>
      <w:r w:rsidRPr="009D531E">
        <w:t>, 12(2), 105 – 112.</w:t>
      </w:r>
    </w:p>
    <w:p w:rsidR="00ED497E" w:rsidRPr="009D531E" w:rsidRDefault="00ED497E" w:rsidP="009D531E">
      <w:pPr>
        <w:pStyle w:val="BodyText"/>
        <w:spacing w:after="0" w:line="360" w:lineRule="auto"/>
        <w:ind w:left="360" w:hanging="360"/>
        <w:jc w:val="both"/>
      </w:pPr>
      <w:r w:rsidRPr="009D531E">
        <w:t xml:space="preserve">Kiswandono, A. A. (2014). </w:t>
      </w:r>
      <w:r w:rsidRPr="009D531E">
        <w:rPr>
          <w:lang w:val="sv-SE"/>
        </w:rPr>
        <w:t xml:space="preserve">Kajian </w:t>
      </w:r>
      <w:r w:rsidRPr="009D531E">
        <w:rPr>
          <w:lang w:val="id-ID"/>
        </w:rPr>
        <w:t>T</w:t>
      </w:r>
      <w:r w:rsidRPr="009D531E">
        <w:rPr>
          <w:lang w:val="sv-SE"/>
        </w:rPr>
        <w:t xml:space="preserve">ranspor </w:t>
      </w:r>
      <w:r w:rsidRPr="009D531E">
        <w:rPr>
          <w:lang w:val="id-ID"/>
        </w:rPr>
        <w:t>F</w:t>
      </w:r>
      <w:r w:rsidRPr="009D531E">
        <w:rPr>
          <w:lang w:val="sv-SE"/>
        </w:rPr>
        <w:t xml:space="preserve">enol </w:t>
      </w:r>
      <w:r w:rsidRPr="009D531E">
        <w:rPr>
          <w:lang w:val="id-ID"/>
        </w:rPr>
        <w:t>M</w:t>
      </w:r>
      <w:r w:rsidRPr="009D531E">
        <w:rPr>
          <w:lang w:val="sv-SE"/>
        </w:rPr>
        <w:t xml:space="preserve">elalui </w:t>
      </w:r>
      <w:r w:rsidRPr="009D531E">
        <w:rPr>
          <w:lang w:val="id-ID"/>
        </w:rPr>
        <w:t>M</w:t>
      </w:r>
      <w:r w:rsidRPr="009D531E">
        <w:rPr>
          <w:lang w:val="sv-SE"/>
        </w:rPr>
        <w:t xml:space="preserve">embran </w:t>
      </w:r>
      <w:r w:rsidRPr="009D531E">
        <w:rPr>
          <w:lang w:val="id-ID"/>
        </w:rPr>
        <w:t>B</w:t>
      </w:r>
      <w:r w:rsidRPr="009D531E">
        <w:rPr>
          <w:lang w:val="sv-SE"/>
        </w:rPr>
        <w:t xml:space="preserve">erbasis </w:t>
      </w:r>
      <w:r w:rsidRPr="009D531E">
        <w:rPr>
          <w:lang w:val="id-ID"/>
        </w:rPr>
        <w:t>P</w:t>
      </w:r>
      <w:r w:rsidRPr="009D531E">
        <w:rPr>
          <w:lang w:val="sv-SE"/>
        </w:rPr>
        <w:t xml:space="preserve">olieugenol </w:t>
      </w:r>
      <w:r w:rsidRPr="009D531E">
        <w:rPr>
          <w:lang w:val="id-ID"/>
        </w:rPr>
        <w:t>T</w:t>
      </w:r>
      <w:r w:rsidRPr="009D531E">
        <w:rPr>
          <w:lang w:val="sv-SE"/>
        </w:rPr>
        <w:t>er</w:t>
      </w:r>
      <w:r w:rsidRPr="009D531E">
        <w:rPr>
          <w:lang w:val="id-ID"/>
        </w:rPr>
        <w:t xml:space="preserve">taut </w:t>
      </w:r>
      <w:r w:rsidRPr="009D531E">
        <w:rPr>
          <w:lang w:val="sv-SE"/>
        </w:rPr>
        <w:t>Silang</w:t>
      </w:r>
      <w:r w:rsidRPr="009D531E">
        <w:rPr>
          <w:lang w:val="id-ID"/>
        </w:rPr>
        <w:t xml:space="preserve"> Menggunakan metode </w:t>
      </w:r>
      <w:r w:rsidRPr="009D531E">
        <w:rPr>
          <w:i/>
          <w:lang w:val="id-ID"/>
        </w:rPr>
        <w:t>Polymer Inclusion Membrane</w:t>
      </w:r>
      <w:r w:rsidRPr="009D531E">
        <w:rPr>
          <w:lang w:val="id-ID"/>
        </w:rPr>
        <w:t xml:space="preserve"> (PIM)</w:t>
      </w:r>
      <w:r w:rsidRPr="009D531E">
        <w:t>. Disertasi. Universitas Gadjah Mada, Yogyakarta</w:t>
      </w:r>
    </w:p>
    <w:p w:rsidR="00ED497E" w:rsidRPr="009D531E" w:rsidRDefault="00ED497E" w:rsidP="009D531E">
      <w:pPr>
        <w:spacing w:line="360" w:lineRule="auto"/>
        <w:ind w:left="360" w:hanging="360"/>
        <w:jc w:val="both"/>
        <w:rPr>
          <w:rFonts w:eastAsia="Arial Unicode MS"/>
          <w:lang w:val="id-ID"/>
        </w:rPr>
      </w:pPr>
      <w:r w:rsidRPr="009D531E">
        <w:rPr>
          <w:rFonts w:eastAsia="Arial Unicode MS"/>
          <w:lang w:val="id-ID"/>
        </w:rPr>
        <w:t xml:space="preserve">Malboubi, M., Gu, Y., dan Jiang, K., 2011, Characterization of surface properties of Glass Micropipettes using SEM Stereoscopic Technique, </w:t>
      </w:r>
      <w:r w:rsidRPr="009D531E">
        <w:rPr>
          <w:rFonts w:eastAsia="Arial Unicode MS"/>
          <w:i/>
          <w:lang w:val="id-ID"/>
        </w:rPr>
        <w:t>Microelectron</w:t>
      </w:r>
      <w:r w:rsidRPr="009D531E">
        <w:rPr>
          <w:rFonts w:eastAsia="Arial Unicode MS"/>
          <w:lang w:val="id-ID"/>
        </w:rPr>
        <w:t xml:space="preserve"> </w:t>
      </w:r>
      <w:r w:rsidRPr="009D531E">
        <w:rPr>
          <w:rFonts w:eastAsia="Arial Unicode MS"/>
          <w:i/>
          <w:lang w:val="id-ID"/>
        </w:rPr>
        <w:t>Eng</w:t>
      </w:r>
      <w:r w:rsidRPr="009D531E">
        <w:rPr>
          <w:rFonts w:eastAsia="Arial Unicode MS"/>
          <w:lang w:val="id-ID"/>
        </w:rPr>
        <w:t xml:space="preserve">., 88, 2666 – 2670. </w:t>
      </w:r>
    </w:p>
    <w:p w:rsidR="00ED497E" w:rsidRPr="009D531E" w:rsidRDefault="00ED497E" w:rsidP="009D531E">
      <w:pPr>
        <w:spacing w:line="360" w:lineRule="auto"/>
        <w:ind w:left="360" w:hanging="360"/>
        <w:jc w:val="both"/>
        <w:rPr>
          <w:rFonts w:eastAsia="Arial Unicode MS"/>
          <w:lang w:val="sv-SE"/>
        </w:rPr>
      </w:pPr>
      <w:r w:rsidRPr="009D531E">
        <w:rPr>
          <w:rFonts w:eastAsia="Arial Unicode MS"/>
          <w:lang w:val="sv-SE"/>
        </w:rPr>
        <w:t xml:space="preserve">Malusis, M.A., Maneval, J.E., Barben, E.J., Shackelford, C.D., </w:t>
      </w:r>
      <w:r w:rsidRPr="009D531E">
        <w:rPr>
          <w:rFonts w:eastAsia="Arial Unicode MS"/>
          <w:lang w:val="id-ID"/>
        </w:rPr>
        <w:t xml:space="preserve">dan </w:t>
      </w:r>
      <w:r w:rsidRPr="009D531E">
        <w:rPr>
          <w:rFonts w:eastAsia="Arial Unicode MS"/>
          <w:lang w:val="sv-SE"/>
        </w:rPr>
        <w:t xml:space="preserve">Daniels, E.R., 2010, Influence of </w:t>
      </w:r>
      <w:r w:rsidRPr="009D531E">
        <w:rPr>
          <w:rFonts w:eastAsia="Arial Unicode MS"/>
          <w:lang w:val="id-ID"/>
        </w:rPr>
        <w:t>A</w:t>
      </w:r>
      <w:r w:rsidRPr="009D531E">
        <w:rPr>
          <w:rFonts w:eastAsia="Arial Unicode MS"/>
          <w:lang w:val="sv-SE"/>
        </w:rPr>
        <w:t xml:space="preserve">dsorption on </w:t>
      </w:r>
      <w:r w:rsidRPr="009D531E">
        <w:rPr>
          <w:rFonts w:eastAsia="Arial Unicode MS"/>
          <w:lang w:val="id-ID"/>
        </w:rPr>
        <w:t>P</w:t>
      </w:r>
      <w:r w:rsidRPr="009D531E">
        <w:rPr>
          <w:rFonts w:eastAsia="Arial Unicode MS"/>
          <w:lang w:val="sv-SE"/>
        </w:rPr>
        <w:t xml:space="preserve">henol </w:t>
      </w:r>
      <w:r w:rsidRPr="009D531E">
        <w:rPr>
          <w:rFonts w:eastAsia="Arial Unicode MS"/>
          <w:lang w:val="id-ID"/>
        </w:rPr>
        <w:t>T</w:t>
      </w:r>
      <w:r w:rsidRPr="009D531E">
        <w:rPr>
          <w:rFonts w:eastAsia="Arial Unicode MS"/>
          <w:lang w:val="sv-SE"/>
        </w:rPr>
        <w:t xml:space="preserve">ransport </w:t>
      </w:r>
      <w:r w:rsidRPr="009D531E">
        <w:rPr>
          <w:rFonts w:eastAsia="Arial Unicode MS"/>
          <w:lang w:val="id-ID"/>
        </w:rPr>
        <w:t>T</w:t>
      </w:r>
      <w:r w:rsidRPr="009D531E">
        <w:rPr>
          <w:rFonts w:eastAsia="Arial Unicode MS"/>
          <w:lang w:val="sv-SE"/>
        </w:rPr>
        <w:t xml:space="preserve">hrough </w:t>
      </w:r>
      <w:r w:rsidRPr="009D531E">
        <w:rPr>
          <w:rFonts w:eastAsia="Arial Unicode MS"/>
          <w:lang w:val="id-ID"/>
        </w:rPr>
        <w:t>S</w:t>
      </w:r>
      <w:r w:rsidRPr="009D531E">
        <w:rPr>
          <w:rFonts w:eastAsia="Arial Unicode MS"/>
          <w:lang w:val="sv-SE"/>
        </w:rPr>
        <w:t>oil–</w:t>
      </w:r>
      <w:r w:rsidRPr="009D531E">
        <w:rPr>
          <w:rFonts w:eastAsia="Arial Unicode MS"/>
          <w:lang w:val="id-ID"/>
        </w:rPr>
        <w:t>B</w:t>
      </w:r>
      <w:r w:rsidRPr="009D531E">
        <w:rPr>
          <w:rFonts w:eastAsia="Arial Unicode MS"/>
          <w:lang w:val="sv-SE"/>
        </w:rPr>
        <w:t xml:space="preserve">entonite </w:t>
      </w:r>
      <w:r w:rsidRPr="009D531E">
        <w:rPr>
          <w:rFonts w:eastAsia="Arial Unicode MS"/>
          <w:lang w:val="id-ID"/>
        </w:rPr>
        <w:t>V</w:t>
      </w:r>
      <w:r w:rsidRPr="009D531E">
        <w:rPr>
          <w:rFonts w:eastAsia="Arial Unicode MS"/>
          <w:lang w:val="sv-SE"/>
        </w:rPr>
        <w:t xml:space="preserve">ertical </w:t>
      </w:r>
      <w:r w:rsidRPr="009D531E">
        <w:rPr>
          <w:rFonts w:eastAsia="Arial Unicode MS"/>
          <w:lang w:val="id-ID"/>
        </w:rPr>
        <w:t>B</w:t>
      </w:r>
      <w:r w:rsidRPr="009D531E">
        <w:rPr>
          <w:rFonts w:eastAsia="Arial Unicode MS"/>
          <w:lang w:val="sv-SE"/>
        </w:rPr>
        <w:t xml:space="preserve">arriers </w:t>
      </w:r>
      <w:r w:rsidRPr="009D531E">
        <w:rPr>
          <w:rFonts w:eastAsia="Arial Unicode MS"/>
          <w:lang w:val="id-ID"/>
        </w:rPr>
        <w:t>A</w:t>
      </w:r>
      <w:r w:rsidRPr="009D531E">
        <w:rPr>
          <w:rFonts w:eastAsia="Arial Unicode MS"/>
          <w:lang w:val="sv-SE"/>
        </w:rPr>
        <w:t xml:space="preserve">mended with </w:t>
      </w:r>
      <w:r w:rsidRPr="009D531E">
        <w:rPr>
          <w:rFonts w:eastAsia="Arial Unicode MS"/>
          <w:lang w:val="id-ID"/>
        </w:rPr>
        <w:t>A</w:t>
      </w:r>
      <w:r w:rsidRPr="009D531E">
        <w:rPr>
          <w:rFonts w:eastAsia="Arial Unicode MS"/>
          <w:lang w:val="sv-SE"/>
        </w:rPr>
        <w:t xml:space="preserve">ctivated </w:t>
      </w:r>
      <w:r w:rsidRPr="009D531E">
        <w:rPr>
          <w:rFonts w:eastAsia="Arial Unicode MS"/>
          <w:lang w:val="id-ID"/>
        </w:rPr>
        <w:t>C</w:t>
      </w:r>
      <w:r w:rsidRPr="009D531E">
        <w:rPr>
          <w:rFonts w:eastAsia="Arial Unicode MS"/>
          <w:lang w:val="sv-SE"/>
        </w:rPr>
        <w:t>arbon,</w:t>
      </w:r>
      <w:r w:rsidRPr="009D531E">
        <w:rPr>
          <w:rFonts w:eastAsia="Arial Unicode MS"/>
          <w:lang w:val="id-ID"/>
        </w:rPr>
        <w:t xml:space="preserve"> </w:t>
      </w:r>
      <w:r w:rsidRPr="009D531E">
        <w:rPr>
          <w:rFonts w:eastAsia="Arial Unicode MS"/>
          <w:lang w:val="sv-SE"/>
        </w:rPr>
        <w:t xml:space="preserve"> </w:t>
      </w:r>
      <w:r w:rsidRPr="009D531E">
        <w:rPr>
          <w:rFonts w:eastAsia="Arial Unicode MS"/>
          <w:i/>
          <w:lang w:val="sv-SE"/>
        </w:rPr>
        <w:t>J. Contam. Hydrol.,</w:t>
      </w:r>
      <w:r w:rsidRPr="009D531E">
        <w:rPr>
          <w:rFonts w:eastAsia="Arial Unicode MS"/>
          <w:lang w:val="sv-SE"/>
        </w:rPr>
        <w:t xml:space="preserve"> 116, 58</w:t>
      </w:r>
      <w:r w:rsidRPr="009D531E">
        <w:rPr>
          <w:rFonts w:eastAsia="Arial Unicode MS"/>
          <w:lang w:val="id-ID"/>
        </w:rPr>
        <w:t xml:space="preserve"> </w:t>
      </w:r>
      <w:r w:rsidRPr="009D531E">
        <w:rPr>
          <w:rFonts w:eastAsia="Arial Unicode MS"/>
          <w:lang w:val="sv-SE"/>
        </w:rPr>
        <w:t>–</w:t>
      </w:r>
      <w:r w:rsidRPr="009D531E">
        <w:rPr>
          <w:rFonts w:eastAsia="Arial Unicode MS"/>
          <w:lang w:val="id-ID"/>
        </w:rPr>
        <w:t xml:space="preserve"> </w:t>
      </w:r>
      <w:r w:rsidRPr="009D531E">
        <w:rPr>
          <w:rFonts w:eastAsia="Arial Unicode MS"/>
          <w:lang w:val="sv-SE"/>
        </w:rPr>
        <w:t>72</w:t>
      </w:r>
    </w:p>
    <w:p w:rsidR="00ED497E" w:rsidRPr="009D531E" w:rsidRDefault="00ED497E" w:rsidP="009D531E">
      <w:pPr>
        <w:spacing w:line="360" w:lineRule="auto"/>
        <w:ind w:left="360" w:hanging="360"/>
        <w:jc w:val="both"/>
        <w:rPr>
          <w:rFonts w:eastAsia="Arial Unicode MS"/>
          <w:lang w:val="id-ID"/>
        </w:rPr>
      </w:pPr>
      <w:r w:rsidRPr="009D531E">
        <w:rPr>
          <w:rFonts w:eastAsia="Arial Unicode MS"/>
          <w:lang w:val="id-ID"/>
        </w:rPr>
        <w:t xml:space="preserve">Mohammadkhani, A., Malboubi, M., Anthony, C., dan Jiang, K.,  2011, Characterization of Surface Properties of Ordered Nanostructures Using SEM Stereoscopic Technique, </w:t>
      </w:r>
      <w:r w:rsidRPr="009D531E">
        <w:rPr>
          <w:rFonts w:eastAsia="Arial Unicode MS"/>
          <w:i/>
          <w:lang w:val="id-ID"/>
        </w:rPr>
        <w:t>Microelectron</w:t>
      </w:r>
      <w:r w:rsidRPr="009D531E">
        <w:rPr>
          <w:rFonts w:eastAsia="Arial Unicode MS"/>
          <w:lang w:val="id-ID"/>
        </w:rPr>
        <w:t xml:space="preserve"> </w:t>
      </w:r>
      <w:r w:rsidRPr="009D531E">
        <w:rPr>
          <w:rFonts w:eastAsia="Arial Unicode MS"/>
          <w:i/>
          <w:lang w:val="id-ID"/>
        </w:rPr>
        <w:t>Eng</w:t>
      </w:r>
      <w:r w:rsidRPr="009D531E">
        <w:rPr>
          <w:rFonts w:eastAsia="Arial Unicode MS"/>
          <w:lang w:val="id-ID"/>
        </w:rPr>
        <w:t>., 88, 2687 – 2690</w:t>
      </w:r>
    </w:p>
    <w:p w:rsidR="00ED497E" w:rsidRPr="009D531E" w:rsidRDefault="00ED497E" w:rsidP="009D531E">
      <w:pPr>
        <w:spacing w:line="360" w:lineRule="auto"/>
        <w:ind w:left="360" w:hanging="360"/>
        <w:jc w:val="both"/>
        <w:rPr>
          <w:rFonts w:eastAsia="Arial Unicode MS"/>
          <w:lang w:val="sv-SE"/>
        </w:rPr>
      </w:pPr>
      <w:r w:rsidRPr="009D531E">
        <w:rPr>
          <w:rFonts w:eastAsia="Arial Unicode MS"/>
          <w:lang w:val="sv-SE"/>
        </w:rPr>
        <w:t xml:space="preserve">Mozhdehvari, H., Tabatabaei, SM., </w:t>
      </w:r>
      <w:r w:rsidRPr="009D531E">
        <w:rPr>
          <w:rFonts w:eastAsia="Arial Unicode MS"/>
          <w:lang w:val="id-ID"/>
        </w:rPr>
        <w:t>dan</w:t>
      </w:r>
      <w:r w:rsidRPr="009D531E">
        <w:rPr>
          <w:rFonts w:eastAsia="Arial Unicode MS"/>
          <w:lang w:val="sv-SE"/>
        </w:rPr>
        <w:t xml:space="preserve"> Tajkhalili, A., 2009, </w:t>
      </w:r>
      <w:r w:rsidRPr="009D531E">
        <w:rPr>
          <w:rFonts w:eastAsia="Arial Unicode MS"/>
          <w:i/>
          <w:lang w:val="sv-SE"/>
        </w:rPr>
        <w:t>Catalytic Ozonation of Phenol Occurring in Power Plants Oily</w:t>
      </w:r>
      <w:r w:rsidRPr="009D531E">
        <w:rPr>
          <w:rFonts w:eastAsia="Arial Unicode MS"/>
          <w:lang w:val="sv-SE"/>
        </w:rPr>
        <w:t>, Waste Water 24</w:t>
      </w:r>
      <w:r w:rsidRPr="009D531E">
        <w:rPr>
          <w:rFonts w:eastAsia="Arial Unicode MS"/>
          <w:vertAlign w:val="superscript"/>
          <w:lang w:val="sv-SE"/>
        </w:rPr>
        <w:t>th</w:t>
      </w:r>
      <w:r w:rsidRPr="009D531E">
        <w:rPr>
          <w:rFonts w:eastAsia="Arial Unicode MS"/>
          <w:lang w:val="sv-SE"/>
        </w:rPr>
        <w:t xml:space="preserve"> </w:t>
      </w:r>
      <w:r w:rsidRPr="009D531E">
        <w:rPr>
          <w:rFonts w:eastAsia="Arial Unicode MS"/>
          <w:lang w:val="sv-SE"/>
        </w:rPr>
        <w:lastRenderedPageBreak/>
        <w:t>International Power System Conference.</w:t>
      </w:r>
    </w:p>
    <w:p w:rsidR="00ED497E" w:rsidRPr="009D531E" w:rsidRDefault="00ED497E" w:rsidP="009D531E">
      <w:pPr>
        <w:spacing w:line="360" w:lineRule="auto"/>
        <w:ind w:left="360" w:hanging="360"/>
        <w:jc w:val="both"/>
        <w:rPr>
          <w:rStyle w:val="apple-style-span"/>
          <w:rFonts w:eastAsia="Arial Unicode MS"/>
        </w:rPr>
      </w:pPr>
      <w:r w:rsidRPr="009D531E">
        <w:rPr>
          <w:rFonts w:eastAsia="Arial Unicode MS"/>
        </w:rPr>
        <w:t xml:space="preserve">Raut, D.R., Mohapatra, P.K., </w:t>
      </w:r>
      <w:r w:rsidRPr="009D531E">
        <w:rPr>
          <w:rFonts w:eastAsia="Arial Unicode MS"/>
          <w:lang w:val="id-ID"/>
        </w:rPr>
        <w:t xml:space="preserve">dan </w:t>
      </w:r>
      <w:r w:rsidRPr="009D531E">
        <w:rPr>
          <w:rFonts w:eastAsia="Arial Unicode MS"/>
        </w:rPr>
        <w:t>Manchanda, V.K., 2012</w:t>
      </w:r>
      <w:r w:rsidRPr="009D531E">
        <w:rPr>
          <w:rFonts w:eastAsia="Arial Unicode MS"/>
          <w:lang w:val="id-ID"/>
        </w:rPr>
        <w:t>,</w:t>
      </w:r>
      <w:r w:rsidRPr="009D531E">
        <w:rPr>
          <w:rFonts w:eastAsia="Arial Unicode MS"/>
        </w:rPr>
        <w:t xml:space="preserve"> A Highly Efficient Supported Liquid Membrane System for Selective Strontium Separation Leading to Radioactive Waste Remediation</w:t>
      </w:r>
      <w:r w:rsidRPr="009D531E">
        <w:rPr>
          <w:rFonts w:eastAsia="Arial Unicode MS"/>
          <w:lang w:val="id-ID"/>
        </w:rPr>
        <w:t xml:space="preserve">, </w:t>
      </w:r>
      <w:r w:rsidRPr="009D531E">
        <w:rPr>
          <w:i/>
        </w:rPr>
        <w:t>J. Membr. Sci</w:t>
      </w:r>
      <w:r w:rsidRPr="009D531E">
        <w:t xml:space="preserve">., 390 – 391, </w:t>
      </w:r>
      <w:r w:rsidRPr="009D531E">
        <w:rPr>
          <w:rStyle w:val="apple-style-span"/>
          <w:rFonts w:eastAsia="Arial Unicode MS"/>
        </w:rPr>
        <w:t>76</w:t>
      </w:r>
      <w:r w:rsidRPr="009D531E">
        <w:rPr>
          <w:rStyle w:val="apple-style-span"/>
          <w:rFonts w:eastAsia="Arial Unicode MS"/>
          <w:lang w:val="id-ID"/>
        </w:rPr>
        <w:t xml:space="preserve"> </w:t>
      </w:r>
      <w:r w:rsidRPr="009D531E">
        <w:rPr>
          <w:rStyle w:val="apple-style-span"/>
          <w:rFonts w:eastAsia="Arial Unicode MS"/>
        </w:rPr>
        <w:t>–</w:t>
      </w:r>
      <w:r w:rsidRPr="009D531E">
        <w:rPr>
          <w:rStyle w:val="apple-style-span"/>
          <w:rFonts w:eastAsia="Arial Unicode MS"/>
          <w:lang w:val="id-ID"/>
        </w:rPr>
        <w:t xml:space="preserve"> </w:t>
      </w:r>
      <w:r w:rsidRPr="009D531E">
        <w:rPr>
          <w:rStyle w:val="apple-style-span"/>
          <w:rFonts w:eastAsia="Arial Unicode MS"/>
        </w:rPr>
        <w:t>83.</w:t>
      </w:r>
    </w:p>
    <w:p w:rsidR="00D06018" w:rsidRPr="009D531E" w:rsidRDefault="00ED497E" w:rsidP="009D531E">
      <w:pPr>
        <w:spacing w:line="360" w:lineRule="auto"/>
        <w:ind w:left="360" w:hanging="360"/>
        <w:jc w:val="both"/>
        <w:rPr>
          <w:rFonts w:eastAsia="Arial Unicode MS"/>
          <w:lang w:val="sv-SE"/>
        </w:rPr>
      </w:pPr>
      <w:r w:rsidRPr="009D531E">
        <w:rPr>
          <w:rFonts w:eastAsia="Arial Unicode MS"/>
          <w:lang w:val="sv-SE"/>
        </w:rPr>
        <w:t xml:space="preserve">Senturk, H.B., Ozdes, D., Gundogdu, A., Duran, C., dan Soylak, M., 2009, Removal of Phenol from Aqueous Solutions by Adsorption onto Organomodified Tirebolu Bentonite: Equilibrium, Kinetic and Thermodynamic Study, </w:t>
      </w:r>
      <w:r w:rsidRPr="009D531E">
        <w:rPr>
          <w:rFonts w:eastAsia="Arial Unicode MS"/>
          <w:i/>
          <w:lang w:val="sv-SE"/>
        </w:rPr>
        <w:t>J. Hazard. Mater</w:t>
      </w:r>
      <w:r w:rsidRPr="009D531E">
        <w:rPr>
          <w:rFonts w:eastAsia="Arial Unicode MS"/>
          <w:lang w:val="sv-SE"/>
        </w:rPr>
        <w:t>., 172, 353 – 362.</w:t>
      </w:r>
    </w:p>
    <w:p w:rsidR="00193B22" w:rsidRPr="009D531E" w:rsidRDefault="00D06018" w:rsidP="009D531E">
      <w:pPr>
        <w:spacing w:line="360" w:lineRule="auto"/>
        <w:ind w:left="360" w:hanging="360"/>
        <w:jc w:val="both"/>
        <w:rPr>
          <w:rFonts w:eastAsia="Arial Unicode MS"/>
          <w:lang w:val="id-ID"/>
        </w:rPr>
      </w:pPr>
      <w:r w:rsidRPr="009D531E">
        <w:t xml:space="preserve">Silvianti, F., Siswanta, D., Aprilita, N.H., Kiswandono, A.A. 2017. </w:t>
      </w:r>
      <w:r w:rsidRPr="009D531E">
        <w:rPr>
          <w:bCs/>
        </w:rPr>
        <w:t xml:space="preserve">Adsorption characteristic of iron onto </w:t>
      </w:r>
      <w:proofErr w:type="gramStart"/>
      <w:r w:rsidRPr="009D531E">
        <w:rPr>
          <w:bCs/>
        </w:rPr>
        <w:t>Poly[</w:t>
      </w:r>
      <w:proofErr w:type="gramEnd"/>
      <w:r w:rsidRPr="009D531E">
        <w:rPr>
          <w:bCs/>
        </w:rPr>
        <w:t>eugenol-co-(divinyl benzene)] from Aqueous solution</w:t>
      </w:r>
      <w:r w:rsidRPr="009D531E">
        <w:t>. Jurnal Natural. Vol. 17, No. 2. 108-117</w:t>
      </w:r>
    </w:p>
    <w:p w:rsidR="00ED497E" w:rsidRPr="009D531E" w:rsidRDefault="00ED497E" w:rsidP="009D531E">
      <w:pPr>
        <w:spacing w:line="360" w:lineRule="auto"/>
        <w:ind w:left="360" w:hanging="360"/>
        <w:jc w:val="both"/>
        <w:rPr>
          <w:lang w:val="id-ID"/>
        </w:rPr>
      </w:pPr>
      <w:r w:rsidRPr="009D531E">
        <w:rPr>
          <w:lang w:val="id-ID"/>
        </w:rPr>
        <w:t>Stevens, M.P., 2001</w:t>
      </w:r>
      <w:r w:rsidRPr="009D531E">
        <w:t xml:space="preserve">, </w:t>
      </w:r>
      <w:r w:rsidRPr="009D531E">
        <w:rPr>
          <w:i/>
          <w:lang w:val="id-ID"/>
        </w:rPr>
        <w:t xml:space="preserve">Kimia Polimer </w:t>
      </w:r>
      <w:r w:rsidRPr="009D531E">
        <w:rPr>
          <w:lang w:val="id-ID"/>
        </w:rPr>
        <w:t>alih bahasa oleh Sopyan I., diterjemahkan, dari buku</w:t>
      </w:r>
      <w:r w:rsidRPr="009D531E">
        <w:rPr>
          <w:i/>
        </w:rPr>
        <w:t xml:space="preserve"> Polymer Chemistry an Introduction</w:t>
      </w:r>
      <w:r w:rsidRPr="009D531E">
        <w:rPr>
          <w:lang w:val="id-ID"/>
        </w:rPr>
        <w:t>, Pradnya Paramita, Jakarta.</w:t>
      </w:r>
    </w:p>
    <w:p w:rsidR="00ED497E" w:rsidRPr="009D531E" w:rsidRDefault="00ED497E" w:rsidP="009D531E">
      <w:pPr>
        <w:spacing w:line="360" w:lineRule="auto"/>
        <w:ind w:left="360" w:hanging="360"/>
        <w:jc w:val="both"/>
        <w:rPr>
          <w:rFonts w:eastAsia="Arial Unicode MS"/>
          <w:lang w:val="id-ID"/>
        </w:rPr>
      </w:pPr>
      <w:r w:rsidRPr="009D531E">
        <w:rPr>
          <w:rFonts w:eastAsia="Arial Unicode MS"/>
          <w:lang w:val="sv-SE"/>
        </w:rPr>
        <w:t xml:space="preserve">Tseng, R., Wu, K., Wu, </w:t>
      </w:r>
      <w:r w:rsidRPr="009D531E">
        <w:rPr>
          <w:rFonts w:eastAsia="Arial Unicode MS"/>
          <w:lang w:val="id-ID"/>
        </w:rPr>
        <w:t>F</w:t>
      </w:r>
      <w:r w:rsidRPr="009D531E">
        <w:rPr>
          <w:rFonts w:eastAsia="Arial Unicode MS"/>
          <w:lang w:val="sv-SE"/>
        </w:rPr>
        <w:t xml:space="preserve">., </w:t>
      </w:r>
      <w:r w:rsidRPr="009D531E">
        <w:rPr>
          <w:rFonts w:eastAsia="Arial Unicode MS"/>
          <w:lang w:val="id-ID"/>
        </w:rPr>
        <w:t xml:space="preserve">dan </w:t>
      </w:r>
      <w:r w:rsidRPr="009D531E">
        <w:rPr>
          <w:rFonts w:eastAsia="Arial Unicode MS"/>
          <w:lang w:val="sv-SE"/>
        </w:rPr>
        <w:t xml:space="preserve">Juang, R., 2010, Kinetic </w:t>
      </w:r>
      <w:r w:rsidRPr="009D531E">
        <w:rPr>
          <w:rFonts w:eastAsia="Arial Unicode MS"/>
          <w:lang w:val="id-ID"/>
        </w:rPr>
        <w:t>S</w:t>
      </w:r>
      <w:r w:rsidRPr="009D531E">
        <w:rPr>
          <w:rFonts w:eastAsia="Arial Unicode MS"/>
          <w:lang w:val="sv-SE"/>
        </w:rPr>
        <w:t xml:space="preserve">tudies on the </w:t>
      </w:r>
      <w:r w:rsidRPr="009D531E">
        <w:rPr>
          <w:rFonts w:eastAsia="Arial Unicode MS"/>
          <w:lang w:val="id-ID"/>
        </w:rPr>
        <w:t>A</w:t>
      </w:r>
      <w:r w:rsidRPr="009D531E">
        <w:rPr>
          <w:rFonts w:eastAsia="Arial Unicode MS"/>
          <w:lang w:val="sv-SE"/>
        </w:rPr>
        <w:t xml:space="preserve">dsorption of </w:t>
      </w:r>
      <w:r w:rsidRPr="009D531E">
        <w:rPr>
          <w:rFonts w:eastAsia="Arial Unicode MS"/>
          <w:lang w:val="id-ID"/>
        </w:rPr>
        <w:t>P</w:t>
      </w:r>
      <w:r w:rsidRPr="009D531E">
        <w:rPr>
          <w:rFonts w:eastAsia="Arial Unicode MS"/>
          <w:lang w:val="sv-SE"/>
        </w:rPr>
        <w:t>henol, 4-</w:t>
      </w:r>
      <w:r w:rsidRPr="009D531E">
        <w:rPr>
          <w:rFonts w:eastAsia="Arial Unicode MS"/>
          <w:lang w:val="id-ID"/>
        </w:rPr>
        <w:t>C</w:t>
      </w:r>
      <w:r w:rsidRPr="009D531E">
        <w:rPr>
          <w:rFonts w:eastAsia="Arial Unicode MS"/>
          <w:lang w:val="sv-SE"/>
        </w:rPr>
        <w:t>hlorophenol, and 2,4-</w:t>
      </w:r>
      <w:r w:rsidRPr="009D531E">
        <w:rPr>
          <w:rFonts w:eastAsia="Arial Unicode MS"/>
          <w:lang w:val="id-ID"/>
        </w:rPr>
        <w:t>D</w:t>
      </w:r>
      <w:r w:rsidRPr="009D531E">
        <w:rPr>
          <w:rFonts w:eastAsia="Arial Unicode MS"/>
          <w:lang w:val="sv-SE"/>
        </w:rPr>
        <w:t xml:space="preserve">ichlorophenol from </w:t>
      </w:r>
      <w:r w:rsidRPr="009D531E">
        <w:rPr>
          <w:rFonts w:eastAsia="Arial Unicode MS"/>
          <w:lang w:val="id-ID"/>
        </w:rPr>
        <w:t>W</w:t>
      </w:r>
      <w:r w:rsidRPr="009D531E">
        <w:rPr>
          <w:rFonts w:eastAsia="Arial Unicode MS"/>
          <w:lang w:val="sv-SE"/>
        </w:rPr>
        <w:t xml:space="preserve">ater </w:t>
      </w:r>
      <w:r w:rsidRPr="009D531E">
        <w:rPr>
          <w:rFonts w:eastAsia="Arial Unicode MS"/>
          <w:lang w:val="id-ID"/>
        </w:rPr>
        <w:t>U</w:t>
      </w:r>
      <w:r w:rsidRPr="009D531E">
        <w:rPr>
          <w:rFonts w:eastAsia="Arial Unicode MS"/>
          <w:lang w:val="sv-SE"/>
        </w:rPr>
        <w:t xml:space="preserve">sing </w:t>
      </w:r>
      <w:r w:rsidRPr="009D531E">
        <w:rPr>
          <w:rFonts w:eastAsia="Arial Unicode MS"/>
          <w:lang w:val="id-ID"/>
        </w:rPr>
        <w:t>A</w:t>
      </w:r>
      <w:r w:rsidRPr="009D531E">
        <w:rPr>
          <w:rFonts w:eastAsia="Arial Unicode MS"/>
          <w:lang w:val="sv-SE"/>
        </w:rPr>
        <w:t xml:space="preserve">ctivated </w:t>
      </w:r>
      <w:r w:rsidRPr="009D531E">
        <w:rPr>
          <w:rFonts w:eastAsia="Arial Unicode MS"/>
          <w:lang w:val="id-ID"/>
        </w:rPr>
        <w:t>C</w:t>
      </w:r>
      <w:r w:rsidRPr="009D531E">
        <w:rPr>
          <w:rFonts w:eastAsia="Arial Unicode MS"/>
          <w:lang w:val="sv-SE"/>
        </w:rPr>
        <w:t xml:space="preserve">arbons, </w:t>
      </w:r>
      <w:r w:rsidRPr="009D531E">
        <w:rPr>
          <w:rFonts w:eastAsia="Arial Unicode MS"/>
          <w:i/>
          <w:lang w:val="sv-SE"/>
        </w:rPr>
        <w:t>J. Environ. Management</w:t>
      </w:r>
      <w:r w:rsidRPr="009D531E">
        <w:rPr>
          <w:rFonts w:eastAsia="Arial Unicode MS"/>
          <w:lang w:val="sv-SE"/>
        </w:rPr>
        <w:t>, 91, 2208 – 2214</w:t>
      </w:r>
      <w:r w:rsidRPr="009D531E">
        <w:rPr>
          <w:rFonts w:eastAsia="Arial Unicode MS"/>
          <w:lang w:val="id-ID"/>
        </w:rPr>
        <w:t>.</w:t>
      </w:r>
      <w:bookmarkStart w:id="0" w:name="_GoBack"/>
      <w:bookmarkEnd w:id="0"/>
    </w:p>
    <w:p w:rsidR="00ED497E" w:rsidRPr="009D531E" w:rsidRDefault="00ED497E" w:rsidP="009D531E">
      <w:pPr>
        <w:spacing w:line="360" w:lineRule="auto"/>
        <w:ind w:left="360" w:hanging="360"/>
        <w:jc w:val="both"/>
        <w:rPr>
          <w:rStyle w:val="apple-style-span"/>
          <w:rFonts w:eastAsia="Arial Unicode MS"/>
          <w:lang w:val="id-ID"/>
        </w:rPr>
      </w:pPr>
      <w:r w:rsidRPr="009D531E">
        <w:rPr>
          <w:rFonts w:eastAsia="Arial Unicode MS"/>
          <w:lang w:val="sv-SE"/>
        </w:rPr>
        <w:t xml:space="preserve">Zidi, C., Tayeb, R., Ali, M.B.S., </w:t>
      </w:r>
      <w:r w:rsidRPr="009D531E">
        <w:rPr>
          <w:rFonts w:eastAsia="Arial Unicode MS"/>
          <w:lang w:val="id-ID"/>
        </w:rPr>
        <w:t xml:space="preserve">dan </w:t>
      </w:r>
      <w:r w:rsidRPr="009D531E">
        <w:rPr>
          <w:rFonts w:eastAsia="Arial Unicode MS"/>
          <w:lang w:val="sv-SE"/>
        </w:rPr>
        <w:t>Dhahbi, M., 2010</w:t>
      </w:r>
      <w:r w:rsidRPr="009D531E">
        <w:rPr>
          <w:rFonts w:eastAsia="Arial Unicode MS"/>
          <w:lang w:val="id-ID"/>
        </w:rPr>
        <w:t>,</w:t>
      </w:r>
      <w:r w:rsidRPr="009D531E">
        <w:rPr>
          <w:rFonts w:eastAsia="Arial Unicode MS"/>
          <w:lang w:val="sv-SE"/>
        </w:rPr>
        <w:t xml:space="preserve"> </w:t>
      </w:r>
      <w:r w:rsidRPr="009D531E">
        <w:rPr>
          <w:rFonts w:eastAsia="Arial Unicode MS"/>
        </w:rPr>
        <w:t xml:space="preserve">Liquid–liquid Extraction and Transport Across Supported Liquid Membrane of Phenol Using Tributyl Phosphate. </w:t>
      </w:r>
      <w:r w:rsidRPr="009D531E">
        <w:rPr>
          <w:i/>
          <w:lang w:val="sv-SE"/>
        </w:rPr>
        <w:t>J. Membr. Sci</w:t>
      </w:r>
      <w:r w:rsidRPr="009D531E">
        <w:rPr>
          <w:lang w:val="sv-SE"/>
        </w:rPr>
        <w:t xml:space="preserve">., 360, </w:t>
      </w:r>
      <w:r w:rsidRPr="009D531E">
        <w:rPr>
          <w:rStyle w:val="apple-style-span"/>
          <w:rFonts w:eastAsia="Arial Unicode MS"/>
        </w:rPr>
        <w:t>334</w:t>
      </w:r>
      <w:r w:rsidRPr="009D531E">
        <w:rPr>
          <w:rStyle w:val="apple-style-span"/>
          <w:rFonts w:eastAsia="Arial Unicode MS"/>
          <w:lang w:val="id-ID"/>
        </w:rPr>
        <w:t xml:space="preserve"> </w:t>
      </w:r>
      <w:r w:rsidRPr="009D531E">
        <w:rPr>
          <w:rStyle w:val="apple-style-span"/>
          <w:rFonts w:eastAsia="Arial Unicode MS"/>
        </w:rPr>
        <w:t>–</w:t>
      </w:r>
      <w:r w:rsidRPr="009D531E">
        <w:rPr>
          <w:rStyle w:val="apple-style-span"/>
          <w:rFonts w:eastAsia="Arial Unicode MS"/>
          <w:lang w:val="id-ID"/>
        </w:rPr>
        <w:t xml:space="preserve"> </w:t>
      </w:r>
      <w:r w:rsidRPr="009D531E">
        <w:rPr>
          <w:rStyle w:val="apple-style-span"/>
          <w:rFonts w:eastAsia="Arial Unicode MS"/>
        </w:rPr>
        <w:t xml:space="preserve">340. </w:t>
      </w:r>
    </w:p>
    <w:sectPr w:rsidR="00ED497E" w:rsidRPr="009D531E" w:rsidSect="00A870CA">
      <w:type w:val="continuous"/>
      <w:pgSz w:w="11907" w:h="16840" w:code="9"/>
      <w:pgMar w:top="1418" w:right="1418" w:bottom="1418" w:left="1701" w:header="567" w:footer="567"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0588" w:rsidRDefault="00FB0588">
      <w:r>
        <w:separator/>
      </w:r>
    </w:p>
  </w:endnote>
  <w:endnote w:type="continuationSeparator" w:id="0">
    <w:p w:rsidR="00FB0588" w:rsidRDefault="00FB0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Verdana">
    <w:altName w:val="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0588" w:rsidRDefault="00FB0588">
      <w:r>
        <w:separator/>
      </w:r>
    </w:p>
  </w:footnote>
  <w:footnote w:type="continuationSeparator" w:id="0">
    <w:p w:rsidR="00FB0588" w:rsidRDefault="00FB05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82E" w:rsidRPr="00A60DCC" w:rsidRDefault="001D082E" w:rsidP="00790388">
    <w:pPr>
      <w:pStyle w:val="Header"/>
      <w:ind w:right="231" w:firstLine="360"/>
      <w:jc w:val="right"/>
      <w:rPr>
        <w:lang w:val="fi-F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4F7F" w:rsidRDefault="00FB058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699701" o:spid="_x0000_s2050" type="#_x0000_t136" style="position:absolute;margin-left:0;margin-top:0;width:506.85pt;height:112.6pt;rotation:315;z-index:-251656192;mso-position-horizontal:center;mso-position-horizontal-relative:margin;mso-position-vertical:center;mso-position-vertical-relative:margin" o:allowincell="f" fillcolor="silver" stroked="f">
          <v:fill opacity=".5"/>
          <v:textpath style="font-family:&quot;Times New Roman&quot;;font-size:1pt" string="TEMPLAT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2E2152"/>
    <w:multiLevelType w:val="multilevel"/>
    <w:tmpl w:val="02A827C8"/>
    <w:lvl w:ilvl="0">
      <w:start w:val="1"/>
      <w:numFmt w:val="bullet"/>
      <w:lvlText w:val=""/>
      <w:lvlJc w:val="left"/>
      <w:pPr>
        <w:tabs>
          <w:tab w:val="num" w:pos="1080"/>
        </w:tabs>
        <w:ind w:left="1080" w:hanging="360"/>
      </w:pPr>
      <w:rPr>
        <w:rFonts w:ascii="Wingdings" w:hAnsi="Wingdings" w:hint="default"/>
      </w:rPr>
    </w:lvl>
    <w:lvl w:ilvl="1">
      <w:start w:val="2"/>
      <w:numFmt w:val="lowerLetter"/>
      <w:lvlText w:val="%2."/>
      <w:lvlJc w:val="left"/>
      <w:pPr>
        <w:tabs>
          <w:tab w:val="num" w:pos="2070"/>
        </w:tabs>
        <w:ind w:left="2070" w:hanging="360"/>
      </w:pPr>
      <w:rPr>
        <w:rFonts w:hint="default"/>
      </w:rPr>
    </w:lvl>
    <w:lvl w:ilvl="2">
      <w:start w:val="1"/>
      <w:numFmt w:val="lowerLetter"/>
      <w:lvlText w:val="%3)"/>
      <w:lvlJc w:val="left"/>
      <w:pPr>
        <w:tabs>
          <w:tab w:val="num" w:pos="2970"/>
        </w:tabs>
        <w:ind w:left="2970" w:hanging="360"/>
      </w:pPr>
      <w:rPr>
        <w:rFonts w:hint="default"/>
      </w:rPr>
    </w:lvl>
    <w:lvl w:ilvl="3" w:tentative="1">
      <w:start w:val="1"/>
      <w:numFmt w:val="decimal"/>
      <w:lvlText w:val="%4."/>
      <w:lvlJc w:val="left"/>
      <w:pPr>
        <w:tabs>
          <w:tab w:val="num" w:pos="3510"/>
        </w:tabs>
        <w:ind w:left="3510" w:hanging="360"/>
      </w:pPr>
    </w:lvl>
    <w:lvl w:ilvl="4" w:tentative="1">
      <w:start w:val="1"/>
      <w:numFmt w:val="lowerLetter"/>
      <w:lvlText w:val="%5."/>
      <w:lvlJc w:val="left"/>
      <w:pPr>
        <w:tabs>
          <w:tab w:val="num" w:pos="4230"/>
        </w:tabs>
        <w:ind w:left="4230" w:hanging="360"/>
      </w:pPr>
    </w:lvl>
    <w:lvl w:ilvl="5" w:tentative="1">
      <w:start w:val="1"/>
      <w:numFmt w:val="lowerRoman"/>
      <w:lvlText w:val="%6."/>
      <w:lvlJc w:val="right"/>
      <w:pPr>
        <w:tabs>
          <w:tab w:val="num" w:pos="4950"/>
        </w:tabs>
        <w:ind w:left="4950" w:hanging="180"/>
      </w:pPr>
    </w:lvl>
    <w:lvl w:ilvl="6" w:tentative="1">
      <w:start w:val="1"/>
      <w:numFmt w:val="decimal"/>
      <w:lvlText w:val="%7."/>
      <w:lvlJc w:val="left"/>
      <w:pPr>
        <w:tabs>
          <w:tab w:val="num" w:pos="5670"/>
        </w:tabs>
        <w:ind w:left="5670" w:hanging="360"/>
      </w:pPr>
    </w:lvl>
    <w:lvl w:ilvl="7" w:tentative="1">
      <w:start w:val="1"/>
      <w:numFmt w:val="lowerLetter"/>
      <w:lvlText w:val="%8."/>
      <w:lvlJc w:val="left"/>
      <w:pPr>
        <w:tabs>
          <w:tab w:val="num" w:pos="6390"/>
        </w:tabs>
        <w:ind w:left="6390" w:hanging="360"/>
      </w:pPr>
    </w:lvl>
    <w:lvl w:ilvl="8" w:tentative="1">
      <w:start w:val="1"/>
      <w:numFmt w:val="lowerRoman"/>
      <w:lvlText w:val="%9."/>
      <w:lvlJc w:val="right"/>
      <w:pPr>
        <w:tabs>
          <w:tab w:val="num" w:pos="7110"/>
        </w:tabs>
        <w:ind w:left="711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57"/>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06"/>
    <w:rsid w:val="00033B1D"/>
    <w:rsid w:val="00043ABD"/>
    <w:rsid w:val="00063AC7"/>
    <w:rsid w:val="00082B39"/>
    <w:rsid w:val="000916CF"/>
    <w:rsid w:val="0009381C"/>
    <w:rsid w:val="000D3552"/>
    <w:rsid w:val="000E426F"/>
    <w:rsid w:val="000E4278"/>
    <w:rsid w:val="000E74A7"/>
    <w:rsid w:val="000F1C8F"/>
    <w:rsid w:val="0010677B"/>
    <w:rsid w:val="00107B97"/>
    <w:rsid w:val="00112377"/>
    <w:rsid w:val="00114A58"/>
    <w:rsid w:val="00147EFC"/>
    <w:rsid w:val="00153B8A"/>
    <w:rsid w:val="00174A81"/>
    <w:rsid w:val="001807E5"/>
    <w:rsid w:val="00193B22"/>
    <w:rsid w:val="001D082E"/>
    <w:rsid w:val="001D39E7"/>
    <w:rsid w:val="001F5833"/>
    <w:rsid w:val="00206EEA"/>
    <w:rsid w:val="002201E3"/>
    <w:rsid w:val="0023064B"/>
    <w:rsid w:val="00253C8B"/>
    <w:rsid w:val="00257C25"/>
    <w:rsid w:val="002D776D"/>
    <w:rsid w:val="00351C29"/>
    <w:rsid w:val="00372F6A"/>
    <w:rsid w:val="003806F5"/>
    <w:rsid w:val="003A356F"/>
    <w:rsid w:val="003C5F18"/>
    <w:rsid w:val="003E3C5E"/>
    <w:rsid w:val="003E7809"/>
    <w:rsid w:val="00466778"/>
    <w:rsid w:val="004C3A79"/>
    <w:rsid w:val="004C6C48"/>
    <w:rsid w:val="005026AA"/>
    <w:rsid w:val="005047C2"/>
    <w:rsid w:val="00510350"/>
    <w:rsid w:val="00527514"/>
    <w:rsid w:val="0054363A"/>
    <w:rsid w:val="00545BD1"/>
    <w:rsid w:val="0056556D"/>
    <w:rsid w:val="00572ADF"/>
    <w:rsid w:val="005D763E"/>
    <w:rsid w:val="005F7BC7"/>
    <w:rsid w:val="006076D4"/>
    <w:rsid w:val="00610CF5"/>
    <w:rsid w:val="0061323E"/>
    <w:rsid w:val="00633B54"/>
    <w:rsid w:val="00644A70"/>
    <w:rsid w:val="006507CE"/>
    <w:rsid w:val="006B6A28"/>
    <w:rsid w:val="006C1A5F"/>
    <w:rsid w:val="006C5A65"/>
    <w:rsid w:val="00717B30"/>
    <w:rsid w:val="00726814"/>
    <w:rsid w:val="00790388"/>
    <w:rsid w:val="007B1955"/>
    <w:rsid w:val="007C6952"/>
    <w:rsid w:val="007E56DA"/>
    <w:rsid w:val="00841BC3"/>
    <w:rsid w:val="00842D3E"/>
    <w:rsid w:val="008639FC"/>
    <w:rsid w:val="008769A8"/>
    <w:rsid w:val="008B1526"/>
    <w:rsid w:val="008D7821"/>
    <w:rsid w:val="008E6AA5"/>
    <w:rsid w:val="009405B9"/>
    <w:rsid w:val="00944F7F"/>
    <w:rsid w:val="00946E62"/>
    <w:rsid w:val="00975036"/>
    <w:rsid w:val="00981F2B"/>
    <w:rsid w:val="00993663"/>
    <w:rsid w:val="009B1EA8"/>
    <w:rsid w:val="009B63DD"/>
    <w:rsid w:val="009C1039"/>
    <w:rsid w:val="009C2CFF"/>
    <w:rsid w:val="009D531E"/>
    <w:rsid w:val="00A36818"/>
    <w:rsid w:val="00A42204"/>
    <w:rsid w:val="00A60DCC"/>
    <w:rsid w:val="00A64B27"/>
    <w:rsid w:val="00A66327"/>
    <w:rsid w:val="00A84414"/>
    <w:rsid w:val="00A870CA"/>
    <w:rsid w:val="00AB1671"/>
    <w:rsid w:val="00AD1DFA"/>
    <w:rsid w:val="00AD7DB2"/>
    <w:rsid w:val="00AD7E2E"/>
    <w:rsid w:val="00AE018C"/>
    <w:rsid w:val="00AE1EAC"/>
    <w:rsid w:val="00AE3D2E"/>
    <w:rsid w:val="00AF73D2"/>
    <w:rsid w:val="00AF752F"/>
    <w:rsid w:val="00B13D13"/>
    <w:rsid w:val="00B20D64"/>
    <w:rsid w:val="00B3255B"/>
    <w:rsid w:val="00B47E70"/>
    <w:rsid w:val="00B531E1"/>
    <w:rsid w:val="00B704DC"/>
    <w:rsid w:val="00B75CF8"/>
    <w:rsid w:val="00B92490"/>
    <w:rsid w:val="00B93CE0"/>
    <w:rsid w:val="00BA5672"/>
    <w:rsid w:val="00BD5F06"/>
    <w:rsid w:val="00BE0E2F"/>
    <w:rsid w:val="00BE170B"/>
    <w:rsid w:val="00BE7C28"/>
    <w:rsid w:val="00BF6805"/>
    <w:rsid w:val="00C17C1B"/>
    <w:rsid w:val="00C213DE"/>
    <w:rsid w:val="00C5709A"/>
    <w:rsid w:val="00C71B77"/>
    <w:rsid w:val="00C81601"/>
    <w:rsid w:val="00CA5171"/>
    <w:rsid w:val="00D06018"/>
    <w:rsid w:val="00D13A67"/>
    <w:rsid w:val="00D13BE5"/>
    <w:rsid w:val="00D252F5"/>
    <w:rsid w:val="00D616C9"/>
    <w:rsid w:val="00D63030"/>
    <w:rsid w:val="00D70E6A"/>
    <w:rsid w:val="00D746D2"/>
    <w:rsid w:val="00D7626C"/>
    <w:rsid w:val="00D84818"/>
    <w:rsid w:val="00D855EF"/>
    <w:rsid w:val="00DD12CD"/>
    <w:rsid w:val="00DD663E"/>
    <w:rsid w:val="00DE0CA2"/>
    <w:rsid w:val="00DF2B99"/>
    <w:rsid w:val="00E243A3"/>
    <w:rsid w:val="00E336E8"/>
    <w:rsid w:val="00E4199B"/>
    <w:rsid w:val="00E652AF"/>
    <w:rsid w:val="00E918EE"/>
    <w:rsid w:val="00EA0CC8"/>
    <w:rsid w:val="00EB0815"/>
    <w:rsid w:val="00EB5568"/>
    <w:rsid w:val="00EC1C42"/>
    <w:rsid w:val="00ED497E"/>
    <w:rsid w:val="00EE2EAD"/>
    <w:rsid w:val="00F00C01"/>
    <w:rsid w:val="00F122BD"/>
    <w:rsid w:val="00F272A4"/>
    <w:rsid w:val="00F6677F"/>
    <w:rsid w:val="00F90763"/>
    <w:rsid w:val="00F919A7"/>
    <w:rsid w:val="00FA3380"/>
    <w:rsid w:val="00FB0588"/>
    <w:rsid w:val="00FB3662"/>
    <w:rsid w:val="00FB77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5:docId w15:val="{D4AF901B-C7E9-49E6-88C1-5BFB55ABE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E7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F2B99"/>
    <w:rPr>
      <w:color w:val="0000FF"/>
      <w:u w:val="single"/>
    </w:rPr>
  </w:style>
  <w:style w:type="paragraph" w:styleId="Header">
    <w:name w:val="header"/>
    <w:basedOn w:val="Normal"/>
    <w:link w:val="HeaderChar"/>
    <w:uiPriority w:val="99"/>
    <w:rsid w:val="00351C29"/>
    <w:pPr>
      <w:tabs>
        <w:tab w:val="center" w:pos="4320"/>
        <w:tab w:val="right" w:pos="8640"/>
      </w:tabs>
    </w:pPr>
  </w:style>
  <w:style w:type="paragraph" w:styleId="Footer">
    <w:name w:val="footer"/>
    <w:basedOn w:val="Normal"/>
    <w:rsid w:val="00351C29"/>
    <w:pPr>
      <w:tabs>
        <w:tab w:val="center" w:pos="4320"/>
        <w:tab w:val="right" w:pos="8640"/>
      </w:tabs>
    </w:pPr>
  </w:style>
  <w:style w:type="character" w:styleId="PageNumber">
    <w:name w:val="page number"/>
    <w:basedOn w:val="DefaultParagraphFont"/>
    <w:rsid w:val="00A60DCC"/>
  </w:style>
  <w:style w:type="table" w:styleId="TableGrid">
    <w:name w:val="Table Grid"/>
    <w:basedOn w:val="TableNormal"/>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253C8B"/>
    <w:rPr>
      <w:rFonts w:ascii="Tahoma" w:hAnsi="Tahoma" w:cs="Tahoma"/>
      <w:sz w:val="16"/>
      <w:szCs w:val="16"/>
    </w:rPr>
  </w:style>
  <w:style w:type="character" w:customStyle="1" w:styleId="BalloonTextChar">
    <w:name w:val="Balloon Text Char"/>
    <w:basedOn w:val="DefaultParagraphFont"/>
    <w:link w:val="BalloonText"/>
    <w:rsid w:val="00253C8B"/>
    <w:rPr>
      <w:rFonts w:ascii="Tahoma" w:hAnsi="Tahoma" w:cs="Tahoma"/>
      <w:sz w:val="16"/>
      <w:szCs w:val="16"/>
    </w:rPr>
  </w:style>
  <w:style w:type="paragraph" w:styleId="ListParagraph">
    <w:name w:val="List Paragraph"/>
    <w:basedOn w:val="Normal"/>
    <w:uiPriority w:val="34"/>
    <w:qFormat/>
    <w:rsid w:val="00717B30"/>
    <w:pPr>
      <w:ind w:left="720"/>
      <w:contextualSpacing/>
    </w:pPr>
    <w:rPr>
      <w:szCs w:val="20"/>
    </w:rPr>
  </w:style>
  <w:style w:type="paragraph" w:styleId="NoSpacing">
    <w:name w:val="No Spacing"/>
    <w:uiPriority w:val="99"/>
    <w:qFormat/>
    <w:rsid w:val="00717B30"/>
    <w:rPr>
      <w:rFonts w:ascii="Calibri" w:eastAsia="Calibri" w:hAnsi="Calibri"/>
      <w:sz w:val="22"/>
      <w:szCs w:val="22"/>
      <w:lang w:val="id-ID"/>
    </w:rPr>
  </w:style>
  <w:style w:type="character" w:customStyle="1" w:styleId="HeaderChar">
    <w:name w:val="Header Char"/>
    <w:link w:val="Header"/>
    <w:uiPriority w:val="99"/>
    <w:locked/>
    <w:rsid w:val="00790388"/>
    <w:rPr>
      <w:sz w:val="24"/>
      <w:szCs w:val="24"/>
    </w:rPr>
  </w:style>
  <w:style w:type="character" w:customStyle="1" w:styleId="apple-style-span">
    <w:name w:val="apple-style-span"/>
    <w:basedOn w:val="DefaultParagraphFont"/>
    <w:rsid w:val="000D3552"/>
  </w:style>
  <w:style w:type="character" w:customStyle="1" w:styleId="longtext">
    <w:name w:val="long_text"/>
    <w:rsid w:val="000D3552"/>
  </w:style>
  <w:style w:type="character" w:customStyle="1" w:styleId="hps">
    <w:name w:val="hps"/>
    <w:basedOn w:val="DefaultParagraphFont"/>
    <w:rsid w:val="002D776D"/>
  </w:style>
  <w:style w:type="paragraph" w:styleId="BodyText2">
    <w:name w:val="Body Text 2"/>
    <w:basedOn w:val="Normal"/>
    <w:link w:val="BodyText2Char"/>
    <w:uiPriority w:val="99"/>
    <w:semiHidden/>
    <w:unhideWhenUsed/>
    <w:rsid w:val="002D776D"/>
    <w:pPr>
      <w:spacing w:after="120" w:line="480" w:lineRule="auto"/>
    </w:pPr>
    <w:rPr>
      <w:rFonts w:ascii="Calibri" w:eastAsia="Calibri" w:hAnsi="Calibri"/>
      <w:sz w:val="22"/>
      <w:szCs w:val="22"/>
    </w:rPr>
  </w:style>
  <w:style w:type="character" w:customStyle="1" w:styleId="BodyText2Char">
    <w:name w:val="Body Text 2 Char"/>
    <w:basedOn w:val="DefaultParagraphFont"/>
    <w:link w:val="BodyText2"/>
    <w:uiPriority w:val="99"/>
    <w:semiHidden/>
    <w:rsid w:val="002D776D"/>
    <w:rPr>
      <w:rFonts w:ascii="Calibri" w:eastAsia="Calibri" w:hAnsi="Calibri"/>
      <w:sz w:val="22"/>
      <w:szCs w:val="22"/>
    </w:rPr>
  </w:style>
  <w:style w:type="paragraph" w:styleId="BodyText">
    <w:name w:val="Body Text"/>
    <w:basedOn w:val="Normal"/>
    <w:link w:val="BodyTextChar"/>
    <w:semiHidden/>
    <w:unhideWhenUsed/>
    <w:rsid w:val="00ED497E"/>
    <w:pPr>
      <w:spacing w:after="120"/>
    </w:pPr>
  </w:style>
  <w:style w:type="character" w:customStyle="1" w:styleId="BodyTextChar">
    <w:name w:val="Body Text Char"/>
    <w:basedOn w:val="DefaultParagraphFont"/>
    <w:link w:val="BodyText"/>
    <w:semiHidden/>
    <w:rsid w:val="00ED497E"/>
    <w:rPr>
      <w:sz w:val="24"/>
      <w:szCs w:val="24"/>
    </w:rPr>
  </w:style>
  <w:style w:type="paragraph" w:customStyle="1" w:styleId="Default">
    <w:name w:val="Default"/>
    <w:rsid w:val="00F919A7"/>
    <w:pPr>
      <w:autoSpaceDE w:val="0"/>
      <w:autoSpaceDN w:val="0"/>
      <w:adjustRightInd w:val="0"/>
    </w:pPr>
    <w:rPr>
      <w:rFonts w:ascii="Verdana" w:hAnsi="Verdana" w:cs="Verdana"/>
      <w:color w:val="000000"/>
      <w:sz w:val="24"/>
      <w:szCs w:val="24"/>
    </w:rPr>
  </w:style>
  <w:style w:type="paragraph" w:styleId="BodyTextIndent">
    <w:name w:val="Body Text Indent"/>
    <w:basedOn w:val="Normal"/>
    <w:link w:val="BodyTextIndentChar"/>
    <w:unhideWhenUsed/>
    <w:rsid w:val="00F919A7"/>
    <w:pPr>
      <w:spacing w:after="120"/>
      <w:ind w:left="360"/>
    </w:pPr>
  </w:style>
  <w:style w:type="character" w:customStyle="1" w:styleId="BodyTextIndentChar">
    <w:name w:val="Body Text Indent Char"/>
    <w:basedOn w:val="DefaultParagraphFont"/>
    <w:link w:val="BodyTextIndent"/>
    <w:rsid w:val="00F919A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2C1DD71-3F6E-4109-A7FC-E4EA22C42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12</Pages>
  <Words>4661</Words>
  <Characters>2657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UNY</Company>
  <LinksUpToDate>false</LinksUpToDate>
  <CharactersWithSpaces>31169</CharactersWithSpaces>
  <SharedDoc>false</SharedDoc>
  <HLinks>
    <vt:vector size="6" baseType="variant">
      <vt:variant>
        <vt:i4>131161</vt:i4>
      </vt:variant>
      <vt:variant>
        <vt:i4>3</vt:i4>
      </vt:variant>
      <vt:variant>
        <vt:i4>0</vt:i4>
      </vt:variant>
      <vt:variant>
        <vt:i4>5</vt:i4>
      </vt:variant>
      <vt:variant>
        <vt:lpwstr>http://www.udel.edu/chem/white/finalrpt.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YON</dc:creator>
  <cp:lastModifiedBy>End User</cp:lastModifiedBy>
  <cp:revision>16</cp:revision>
  <cp:lastPrinted>2010-01-27T03:30:00Z</cp:lastPrinted>
  <dcterms:created xsi:type="dcterms:W3CDTF">2017-09-10T14:32:00Z</dcterms:created>
  <dcterms:modified xsi:type="dcterms:W3CDTF">2017-10-06T13:23:00Z</dcterms:modified>
</cp:coreProperties>
</file>